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C6FF06" w14:textId="5314C82D" w:rsidR="0083116C" w:rsidRPr="00A1404C" w:rsidRDefault="0083116C">
      <w:pPr>
        <w:rPr>
          <w:rFonts w:ascii="Times New Roman" w:hAnsi="Times New Roman" w:cs="Times New Roman"/>
        </w:rPr>
      </w:pPr>
    </w:p>
    <w:p w14:paraId="484C93F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7961DC69" w14:textId="5F50395E" w:rsidR="000258BB" w:rsidRPr="00A1404C" w:rsidRDefault="00C66B63" w:rsidP="000258BB">
      <w:pPr>
        <w:rPr>
          <w:rFonts w:ascii="Times New Roman" w:hAnsi="Times New Roman" w:cs="Times New Roman"/>
        </w:rPr>
      </w:pPr>
      <w:r w:rsidRPr="00A1404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140E774C" wp14:editId="0467B4C5">
            <wp:simplePos x="0" y="0"/>
            <wp:positionH relativeFrom="margin">
              <wp:align>center</wp:align>
            </wp:positionH>
            <wp:positionV relativeFrom="paragraph">
              <wp:posOffset>26035</wp:posOffset>
            </wp:positionV>
            <wp:extent cx="2921000" cy="2428875"/>
            <wp:effectExtent l="0" t="0" r="0" b="9525"/>
            <wp:wrapSquare wrapText="bothSides"/>
            <wp:docPr id="9111556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10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97C864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4E1911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39BE05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1EA83652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67AFC6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5DEC24C6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EB7F9C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4A6A5387" w14:textId="77777777" w:rsidR="000258BB" w:rsidRPr="00A1404C" w:rsidRDefault="000258BB" w:rsidP="000258BB">
      <w:pPr>
        <w:rPr>
          <w:rFonts w:ascii="Times New Roman" w:hAnsi="Times New Roman" w:cs="Times New Roman"/>
          <w:b/>
          <w:bCs/>
        </w:rPr>
      </w:pPr>
    </w:p>
    <w:p w14:paraId="5A16A93A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3572A843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1AE2CDE5" w14:textId="3267068A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COURSE 18-785</w:t>
      </w:r>
      <w:r w:rsidR="000258BB" w:rsidRPr="00A1404C">
        <w:rPr>
          <w:rFonts w:ascii="Times New Roman" w:hAnsi="Times New Roman" w:cs="Times New Roman"/>
          <w:b/>
          <w:bCs/>
        </w:rPr>
        <w:t xml:space="preserve">: </w:t>
      </w:r>
      <w:r w:rsidRPr="00A1404C">
        <w:rPr>
          <w:rFonts w:ascii="Times New Roman" w:hAnsi="Times New Roman" w:cs="Times New Roman"/>
          <w:b/>
          <w:bCs/>
        </w:rPr>
        <w:t>DATA, INFERENCE &amp; APPLIED MACHINE LEARNING</w:t>
      </w:r>
    </w:p>
    <w:p w14:paraId="65CE8A19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C5FED07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71D6AFE2" w14:textId="67C960CD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 xml:space="preserve">ASSIGNMENT </w:t>
      </w:r>
      <w:r w:rsidR="005C37B8">
        <w:rPr>
          <w:rFonts w:ascii="Times New Roman" w:hAnsi="Times New Roman" w:cs="Times New Roman"/>
          <w:b/>
          <w:bCs/>
        </w:rPr>
        <w:t>6</w:t>
      </w:r>
    </w:p>
    <w:p w14:paraId="1E5C245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75822A98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66B9A90C" w14:textId="77777777" w:rsidR="000258BB" w:rsidRPr="00A1404C" w:rsidRDefault="000258BB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chofon Tagha Ghogomu</w:t>
      </w:r>
    </w:p>
    <w:p w14:paraId="37F5E9E5" w14:textId="11BA7FF6" w:rsidR="000258BB" w:rsidRPr="00A1404C" w:rsidRDefault="00A1404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proofErr w:type="spellStart"/>
      <w:r w:rsidRPr="00A1404C">
        <w:rPr>
          <w:rFonts w:ascii="Times New Roman" w:hAnsi="Times New Roman" w:cs="Times New Roman"/>
          <w:b/>
          <w:bCs/>
        </w:rPr>
        <w:t>n</w:t>
      </w:r>
      <w:r w:rsidR="000258BB" w:rsidRPr="00A1404C">
        <w:rPr>
          <w:rFonts w:ascii="Times New Roman" w:hAnsi="Times New Roman" w:cs="Times New Roman"/>
          <w:b/>
          <w:bCs/>
        </w:rPr>
        <w:t>taghagh</w:t>
      </w:r>
      <w:proofErr w:type="spellEnd"/>
    </w:p>
    <w:p w14:paraId="789EE8C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65250A61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2981A7A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E7A7DB9" w14:textId="2DDFCC53" w:rsidR="00284F87" w:rsidRDefault="005C37B8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November 11</w:t>
      </w:r>
      <w:r w:rsidR="00C96693" w:rsidRPr="00A1404C">
        <w:rPr>
          <w:rFonts w:ascii="Times New Roman" w:hAnsi="Times New Roman" w:cs="Times New Roman"/>
          <w:i/>
          <w:iCs/>
        </w:rPr>
        <w:t>, 2024</w:t>
      </w:r>
    </w:p>
    <w:p w14:paraId="58A0597F" w14:textId="77777777" w:rsidR="00C66B63" w:rsidRDefault="00C66B6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</w:p>
    <w:p w14:paraId="0ED0B19E" w14:textId="77777777" w:rsidR="00C66B63" w:rsidRDefault="00C66B63" w:rsidP="00C66B63">
      <w:pPr>
        <w:rPr>
          <w:rFonts w:ascii="Times New Roman" w:hAnsi="Times New Roman" w:cs="Times New Roman"/>
          <w:i/>
          <w:iCs/>
        </w:rPr>
      </w:pPr>
    </w:p>
    <w:p w14:paraId="227AAD0C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5063B83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398E5EEF" w14:textId="39CEA207" w:rsidR="00C66B63" w:rsidRDefault="00F855B3" w:rsidP="00C66B63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lastRenderedPageBreak/>
        <w:t>LIBRARIES:</w:t>
      </w:r>
    </w:p>
    <w:p w14:paraId="4D1ACD2C" w14:textId="0F4B4EA3" w:rsidR="00F855B3" w:rsidRPr="00F855B3" w:rsidRDefault="00F855B3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 libraries were used</w:t>
      </w:r>
      <w:r w:rsidR="00AD5AAE">
        <w:rPr>
          <w:rFonts w:ascii="Times New Roman" w:hAnsi="Times New Roman" w:cs="Times New Roman"/>
        </w:rPr>
        <w:t>:</w:t>
      </w:r>
    </w:p>
    <w:p w14:paraId="7E454E16" w14:textId="23B69286" w:rsidR="00672600" w:rsidRPr="003D0245" w:rsidRDefault="00FF516D" w:rsidP="0069228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D0245">
        <w:rPr>
          <w:rFonts w:ascii="Times New Roman" w:hAnsi="Times New Roman" w:cs="Times New Roman"/>
        </w:rPr>
        <w:t>P</w:t>
      </w:r>
      <w:r w:rsidR="00672600" w:rsidRPr="003D0245">
        <w:rPr>
          <w:rFonts w:ascii="Times New Roman" w:hAnsi="Times New Roman" w:cs="Times New Roman"/>
        </w:rPr>
        <w:t>andas</w:t>
      </w:r>
      <w:r w:rsidR="005736D8" w:rsidRPr="003D0245">
        <w:rPr>
          <w:rFonts w:ascii="Times New Roman" w:hAnsi="Times New Roman" w:cs="Times New Roman"/>
        </w:rPr>
        <w:fldChar w:fldCharType="begin"/>
      </w:r>
      <w:r w:rsidR="005736D8" w:rsidRPr="003D0245">
        <w:rPr>
          <w:rFonts w:ascii="Times New Roman" w:hAnsi="Times New Roman" w:cs="Times New Roman"/>
        </w:rPr>
        <w:instrText xml:space="preserve"> ADDIN ZOTERO_ITEM CSL_CITATION {"citationID":"I14v3JYn","properties":{"formattedCitation":"[1]","plainCitation":"[1]","noteIndex":0},"citationItems":[{"id":34,"uris":["http://zotero.org/users/14711598/items/8AY7X6I4"],"itemData":{"id":34,"type":"webpage","title":"pandas documentation — pandas 2.2.2 documentation","URL":"https://pandas.pydata.org/pandas-docs/stable/index.html","accessed":{"date-parts":[["2024",9,2]]}}}],"schema":"https://github.com/citation-style-language/schema/raw/master/csl-citation.json"} </w:instrText>
      </w:r>
      <w:r w:rsidR="005736D8" w:rsidRPr="003D0245">
        <w:rPr>
          <w:rFonts w:ascii="Times New Roman" w:hAnsi="Times New Roman" w:cs="Times New Roman"/>
        </w:rPr>
        <w:fldChar w:fldCharType="separate"/>
      </w:r>
      <w:r w:rsidR="005736D8" w:rsidRPr="003D0245">
        <w:rPr>
          <w:rFonts w:ascii="Times New Roman" w:hAnsi="Times New Roman" w:cs="Times New Roman"/>
        </w:rPr>
        <w:t>[1]</w:t>
      </w:r>
      <w:r w:rsidR="005736D8" w:rsidRPr="003D0245">
        <w:rPr>
          <w:rFonts w:ascii="Times New Roman" w:hAnsi="Times New Roman" w:cs="Times New Roman"/>
        </w:rPr>
        <w:fldChar w:fldCharType="end"/>
      </w:r>
    </w:p>
    <w:p w14:paraId="43D18E90" w14:textId="3AB9C622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N</w:t>
      </w:r>
      <w:r w:rsidR="00672600" w:rsidRPr="00672600">
        <w:rPr>
          <w:rFonts w:ascii="Times New Roman" w:hAnsi="Times New Roman" w:cs="Times New Roman"/>
        </w:rPr>
        <w:t>umpy</w:t>
      </w:r>
      <w:proofErr w:type="spellEnd"/>
      <w:r w:rsidR="00787E0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dqiJSyGy","properties":{"formattedCitation":"[2]","plainCitation":"[2]","noteIndex":0},"citationItems":[{"id":39,"uris":["http://zotero.org/users/14711598/items/K39WDWDH"],"itemData":{"id":39,"type":"webpage","title":"NumPy -","URL":"https://numpy.org/","accessed":{"date-parts":[["2024",9,2]]}}}],"schema":"https://github.com/citation-style-language/schema/raw/master/csl-citation.json"} </w:instrText>
      </w:r>
      <w:r w:rsidR="00787E0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2]</w:t>
      </w:r>
      <w:r w:rsidR="00787E0F">
        <w:rPr>
          <w:rFonts w:ascii="Times New Roman" w:hAnsi="Times New Roman" w:cs="Times New Roman"/>
        </w:rPr>
        <w:fldChar w:fldCharType="end"/>
      </w:r>
      <w:r w:rsidR="00672600" w:rsidRPr="00672600">
        <w:rPr>
          <w:rFonts w:ascii="Times New Roman" w:hAnsi="Times New Roman" w:cs="Times New Roman"/>
        </w:rPr>
        <w:t xml:space="preserve"> </w:t>
      </w:r>
    </w:p>
    <w:p w14:paraId="59570BCB" w14:textId="3F18882D" w:rsidR="00672600" w:rsidRDefault="003B05FE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Pyplot</w:t>
      </w:r>
      <w:proofErr w:type="spellEnd"/>
      <w:r>
        <w:rPr>
          <w:rFonts w:ascii="Times New Roman" w:hAnsi="Times New Roman" w:cs="Times New Roman"/>
        </w:rPr>
        <w:t xml:space="preserve"> from M</w:t>
      </w:r>
      <w:r w:rsidR="00672600" w:rsidRPr="00672600">
        <w:rPr>
          <w:rFonts w:ascii="Times New Roman" w:hAnsi="Times New Roman" w:cs="Times New Roman"/>
        </w:rPr>
        <w:t xml:space="preserve">atplotlib </w:t>
      </w:r>
      <w:r w:rsidR="00F022A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CdE6sfPD","properties":{"formattedCitation":"[3]","plainCitation":"[3]","noteIndex":0},"citationItems":[{"id":33,"uris":["http://zotero.org/users/14711598/items/5FIVSWBQ"],"itemData":{"id":33,"type":"webpage","title":"Matplotlib documentation — Matplotlib 3.9.2 documentation","URL":"https://matplotlib.org/stable/","accessed":{"date-parts":[["2024",9,2]]}}}],"schema":"https://github.com/citation-style-language/schema/raw/master/csl-citation.json"} </w:instrText>
      </w:r>
      <w:r w:rsidR="00F022A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3]</w:t>
      </w:r>
      <w:r w:rsidR="00F022AF">
        <w:rPr>
          <w:rFonts w:ascii="Times New Roman" w:hAnsi="Times New Roman" w:cs="Times New Roman"/>
        </w:rPr>
        <w:fldChar w:fldCharType="end"/>
      </w:r>
    </w:p>
    <w:p w14:paraId="54B6B5BB" w14:textId="68629AD0" w:rsidR="00D0502F" w:rsidRDefault="003D0245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ats</w:t>
      </w:r>
      <w:r w:rsidR="008810BE">
        <w:rPr>
          <w:rFonts w:ascii="Times New Roman" w:hAnsi="Times New Roman" w:cs="Times New Roman"/>
        </w:rPr>
        <w:t xml:space="preserve"> from </w:t>
      </w:r>
      <w:proofErr w:type="spellStart"/>
      <w:r w:rsidR="008810BE">
        <w:rPr>
          <w:rFonts w:ascii="Times New Roman" w:hAnsi="Times New Roman" w:cs="Times New Roman"/>
        </w:rPr>
        <w:t>Scipy</w:t>
      </w:r>
      <w:proofErr w:type="spellEnd"/>
    </w:p>
    <w:p w14:paraId="2ACC9264" w14:textId="278331A0" w:rsidR="00212607" w:rsidRDefault="00212607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aborn </w:t>
      </w:r>
    </w:p>
    <w:p w14:paraId="7BBBD643" w14:textId="5D102119" w:rsidR="003C5E92" w:rsidRDefault="003C5E92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model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</w:p>
    <w:p w14:paraId="4C4EDA4F" w14:textId="156C004C" w:rsidR="002170B1" w:rsidRDefault="003C5E92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Regression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  <w:r>
        <w:rPr>
          <w:rFonts w:ascii="Times New Roman" w:hAnsi="Times New Roman" w:cs="Times New Roman"/>
        </w:rPr>
        <w:t xml:space="preserve"> Linear model </w:t>
      </w:r>
    </w:p>
    <w:p w14:paraId="3D2FF611" w14:textId="398BBEB3" w:rsid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ogistic Regression from </w:t>
      </w:r>
      <w:proofErr w:type="spellStart"/>
      <w:r>
        <w:rPr>
          <w:rFonts w:ascii="Times New Roman" w:hAnsi="Times New Roman" w:cs="Times New Roman"/>
        </w:rPr>
        <w:t>Sklearn</w:t>
      </w:r>
      <w:proofErr w:type="spellEnd"/>
      <w:r>
        <w:rPr>
          <w:rFonts w:ascii="Times New Roman" w:hAnsi="Times New Roman" w:cs="Times New Roman"/>
        </w:rPr>
        <w:t xml:space="preserve"> Linear model </w:t>
      </w:r>
    </w:p>
    <w:p w14:paraId="178D100F" w14:textId="77ACD9E4" w:rsidR="002170B1" w:rsidRDefault="002170B1" w:rsidP="002170B1">
      <w:pPr>
        <w:pStyle w:val="ListParagraph"/>
        <w:rPr>
          <w:rFonts w:ascii="Times New Roman" w:hAnsi="Times New Roman" w:cs="Times New Roman"/>
        </w:rPr>
      </w:pPr>
    </w:p>
    <w:p w14:paraId="78881B88" w14:textId="77777777" w:rsidR="002170B1" w:rsidRPr="002170B1" w:rsidRDefault="002170B1" w:rsidP="002170B1">
      <w:pPr>
        <w:pStyle w:val="ListParagraph"/>
        <w:rPr>
          <w:rFonts w:ascii="Times New Roman" w:hAnsi="Times New Roman" w:cs="Times New Roman"/>
        </w:rPr>
      </w:pPr>
    </w:p>
    <w:p w14:paraId="54BEAD9E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>import pandas as pd # Pandas</w:t>
      </w:r>
    </w:p>
    <w:p w14:paraId="32177C1D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import </w:t>
      </w:r>
      <w:proofErr w:type="spellStart"/>
      <w:r w:rsidRPr="002170B1">
        <w:rPr>
          <w:rFonts w:ascii="Times New Roman" w:hAnsi="Times New Roman" w:cs="Times New Roman"/>
        </w:rPr>
        <w:t>numpy</w:t>
      </w:r>
      <w:proofErr w:type="spellEnd"/>
      <w:r w:rsidRPr="002170B1">
        <w:rPr>
          <w:rFonts w:ascii="Times New Roman" w:hAnsi="Times New Roman" w:cs="Times New Roman"/>
        </w:rPr>
        <w:t xml:space="preserve"> as np # </w:t>
      </w:r>
      <w:proofErr w:type="spellStart"/>
      <w:r w:rsidRPr="002170B1">
        <w:rPr>
          <w:rFonts w:ascii="Times New Roman" w:hAnsi="Times New Roman" w:cs="Times New Roman"/>
        </w:rPr>
        <w:t>Numpy</w:t>
      </w:r>
      <w:proofErr w:type="spellEnd"/>
    </w:p>
    <w:p w14:paraId="4A0125B9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from </w:t>
      </w:r>
      <w:proofErr w:type="spellStart"/>
      <w:r w:rsidRPr="002170B1">
        <w:rPr>
          <w:rFonts w:ascii="Times New Roman" w:hAnsi="Times New Roman" w:cs="Times New Roman"/>
        </w:rPr>
        <w:t>scipy</w:t>
      </w:r>
      <w:proofErr w:type="spellEnd"/>
      <w:r w:rsidRPr="002170B1">
        <w:rPr>
          <w:rFonts w:ascii="Times New Roman" w:hAnsi="Times New Roman" w:cs="Times New Roman"/>
        </w:rPr>
        <w:t xml:space="preserve"> import stats # </w:t>
      </w:r>
      <w:proofErr w:type="spellStart"/>
      <w:r w:rsidRPr="002170B1">
        <w:rPr>
          <w:rFonts w:ascii="Times New Roman" w:hAnsi="Times New Roman" w:cs="Times New Roman"/>
        </w:rPr>
        <w:t>Scipy</w:t>
      </w:r>
      <w:proofErr w:type="spellEnd"/>
      <w:r w:rsidRPr="002170B1">
        <w:rPr>
          <w:rFonts w:ascii="Times New Roman" w:hAnsi="Times New Roman" w:cs="Times New Roman"/>
        </w:rPr>
        <w:t xml:space="preserve"> - for statistics</w:t>
      </w:r>
    </w:p>
    <w:p w14:paraId="29110519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import </w:t>
      </w:r>
      <w:proofErr w:type="spellStart"/>
      <w:proofErr w:type="gramStart"/>
      <w:r w:rsidRPr="002170B1">
        <w:rPr>
          <w:rFonts w:ascii="Times New Roman" w:hAnsi="Times New Roman" w:cs="Times New Roman"/>
        </w:rPr>
        <w:t>matplotlib.pyplot</w:t>
      </w:r>
      <w:proofErr w:type="spellEnd"/>
      <w:proofErr w:type="gramEnd"/>
      <w:r w:rsidRPr="002170B1">
        <w:rPr>
          <w:rFonts w:ascii="Times New Roman" w:hAnsi="Times New Roman" w:cs="Times New Roman"/>
        </w:rPr>
        <w:t xml:space="preserve"> as </w:t>
      </w:r>
      <w:proofErr w:type="spellStart"/>
      <w:r w:rsidRPr="002170B1">
        <w:rPr>
          <w:rFonts w:ascii="Times New Roman" w:hAnsi="Times New Roman" w:cs="Times New Roman"/>
        </w:rPr>
        <w:t>plt</w:t>
      </w:r>
      <w:proofErr w:type="spellEnd"/>
      <w:r w:rsidRPr="002170B1">
        <w:rPr>
          <w:rFonts w:ascii="Times New Roman" w:hAnsi="Times New Roman" w:cs="Times New Roman"/>
        </w:rPr>
        <w:t xml:space="preserve"> # Matplotlib - for </w:t>
      </w:r>
      <w:proofErr w:type="spellStart"/>
      <w:r w:rsidRPr="002170B1">
        <w:rPr>
          <w:rFonts w:ascii="Times New Roman" w:hAnsi="Times New Roman" w:cs="Times New Roman"/>
        </w:rPr>
        <w:t>ploting</w:t>
      </w:r>
      <w:proofErr w:type="spellEnd"/>
    </w:p>
    <w:p w14:paraId="0CFD5039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import seaborn as </w:t>
      </w:r>
      <w:proofErr w:type="spellStart"/>
      <w:r w:rsidRPr="002170B1">
        <w:rPr>
          <w:rFonts w:ascii="Times New Roman" w:hAnsi="Times New Roman" w:cs="Times New Roman"/>
        </w:rPr>
        <w:t>sns</w:t>
      </w:r>
      <w:proofErr w:type="spellEnd"/>
      <w:r w:rsidRPr="002170B1">
        <w:rPr>
          <w:rFonts w:ascii="Times New Roman" w:hAnsi="Times New Roman" w:cs="Times New Roman"/>
        </w:rPr>
        <w:t xml:space="preserve"> # Seaborn - for </w:t>
      </w:r>
      <w:proofErr w:type="spellStart"/>
      <w:r w:rsidRPr="002170B1">
        <w:rPr>
          <w:rFonts w:ascii="Times New Roman" w:hAnsi="Times New Roman" w:cs="Times New Roman"/>
        </w:rPr>
        <w:t>ploting</w:t>
      </w:r>
      <w:proofErr w:type="spellEnd"/>
    </w:p>
    <w:p w14:paraId="6CFB60C3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from </w:t>
      </w:r>
      <w:proofErr w:type="spellStart"/>
      <w:r w:rsidRPr="002170B1">
        <w:rPr>
          <w:rFonts w:ascii="Times New Roman" w:hAnsi="Times New Roman" w:cs="Times New Roman"/>
        </w:rPr>
        <w:t>sklearn</w:t>
      </w:r>
      <w:proofErr w:type="spellEnd"/>
      <w:r w:rsidRPr="002170B1">
        <w:rPr>
          <w:rFonts w:ascii="Times New Roman" w:hAnsi="Times New Roman" w:cs="Times New Roman"/>
        </w:rPr>
        <w:t xml:space="preserve"> import </w:t>
      </w:r>
      <w:proofErr w:type="spellStart"/>
      <w:r w:rsidRPr="002170B1">
        <w:rPr>
          <w:rFonts w:ascii="Times New Roman" w:hAnsi="Times New Roman" w:cs="Times New Roman"/>
        </w:rPr>
        <w:t>linear_model</w:t>
      </w:r>
      <w:proofErr w:type="spellEnd"/>
    </w:p>
    <w:p w14:paraId="02BC12AD" w14:textId="77777777" w:rsidR="002170B1" w:rsidRPr="002170B1" w:rsidRDefault="002170B1" w:rsidP="002170B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2170B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2170B1">
        <w:rPr>
          <w:rFonts w:ascii="Times New Roman" w:hAnsi="Times New Roman" w:cs="Times New Roman"/>
        </w:rPr>
        <w:t>sklearn.linear</w:t>
      </w:r>
      <w:proofErr w:type="gramEnd"/>
      <w:r w:rsidRPr="002170B1">
        <w:rPr>
          <w:rFonts w:ascii="Times New Roman" w:hAnsi="Times New Roman" w:cs="Times New Roman"/>
        </w:rPr>
        <w:t>_model</w:t>
      </w:r>
      <w:proofErr w:type="spellEnd"/>
      <w:r w:rsidRPr="002170B1">
        <w:rPr>
          <w:rFonts w:ascii="Times New Roman" w:hAnsi="Times New Roman" w:cs="Times New Roman"/>
        </w:rPr>
        <w:t xml:space="preserve"> import </w:t>
      </w:r>
      <w:proofErr w:type="spellStart"/>
      <w:r w:rsidRPr="002170B1">
        <w:rPr>
          <w:rFonts w:ascii="Times New Roman" w:hAnsi="Times New Roman" w:cs="Times New Roman"/>
        </w:rPr>
        <w:t>LinearRegression</w:t>
      </w:r>
      <w:proofErr w:type="spellEnd"/>
    </w:p>
    <w:p w14:paraId="278E48E6" w14:textId="7C5D529E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linear</w:t>
      </w:r>
      <w:proofErr w:type="gramEnd"/>
      <w:r w:rsidRPr="00EC0A41">
        <w:rPr>
          <w:rFonts w:ascii="Times New Roman" w:hAnsi="Times New Roman" w:cs="Times New Roman"/>
        </w:rPr>
        <w:t>_model</w:t>
      </w:r>
      <w:proofErr w:type="spell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LinearRegression</w:t>
      </w:r>
      <w:proofErr w:type="spellEnd"/>
    </w:p>
    <w:p w14:paraId="188F5B6D" w14:textId="77DBAF7E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linear</w:t>
      </w:r>
      <w:proofErr w:type="gramEnd"/>
      <w:r w:rsidRPr="00EC0A41">
        <w:rPr>
          <w:rFonts w:ascii="Times New Roman" w:hAnsi="Times New Roman" w:cs="Times New Roman"/>
        </w:rPr>
        <w:t>_model</w:t>
      </w:r>
      <w:proofErr w:type="spell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LogisticRegression</w:t>
      </w:r>
      <w:proofErr w:type="spellEnd"/>
    </w:p>
    <w:p w14:paraId="4EB31D18" w14:textId="4A35CABF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metrics</w:t>
      </w:r>
      <w:proofErr w:type="spellEnd"/>
      <w:proofErr w:type="gram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confusion_matrix</w:t>
      </w:r>
      <w:proofErr w:type="spellEnd"/>
      <w:r w:rsidRPr="00EC0A41">
        <w:rPr>
          <w:rFonts w:ascii="Times New Roman" w:hAnsi="Times New Roman" w:cs="Times New Roman"/>
        </w:rPr>
        <w:t xml:space="preserve">, </w:t>
      </w:r>
      <w:proofErr w:type="spellStart"/>
      <w:r w:rsidRPr="00EC0A41">
        <w:rPr>
          <w:rFonts w:ascii="Times New Roman" w:hAnsi="Times New Roman" w:cs="Times New Roman"/>
        </w:rPr>
        <w:t>classification_report</w:t>
      </w:r>
      <w:proofErr w:type="spellEnd"/>
    </w:p>
    <w:p w14:paraId="486FF9E9" w14:textId="1A7B6F8B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model</w:t>
      </w:r>
      <w:proofErr w:type="gramEnd"/>
      <w:r w:rsidRPr="00EC0A41">
        <w:rPr>
          <w:rFonts w:ascii="Times New Roman" w:hAnsi="Times New Roman" w:cs="Times New Roman"/>
        </w:rPr>
        <w:t>_selection</w:t>
      </w:r>
      <w:proofErr w:type="spell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train_test_split</w:t>
      </w:r>
      <w:proofErr w:type="spellEnd"/>
    </w:p>
    <w:p w14:paraId="0AD33178" w14:textId="18F736E8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import </w:t>
      </w:r>
      <w:proofErr w:type="spellStart"/>
      <w:r w:rsidRPr="00EC0A41">
        <w:rPr>
          <w:rFonts w:ascii="Times New Roman" w:hAnsi="Times New Roman" w:cs="Times New Roman"/>
        </w:rPr>
        <w:t>statsmodels.api</w:t>
      </w:r>
      <w:proofErr w:type="spellEnd"/>
      <w:r w:rsidRPr="00EC0A41">
        <w:rPr>
          <w:rFonts w:ascii="Times New Roman" w:hAnsi="Times New Roman" w:cs="Times New Roman"/>
        </w:rPr>
        <w:t xml:space="preserve"> as </w:t>
      </w:r>
      <w:proofErr w:type="spellStart"/>
      <w:r w:rsidRPr="00EC0A41">
        <w:rPr>
          <w:rFonts w:ascii="Times New Roman" w:hAnsi="Times New Roman" w:cs="Times New Roman"/>
        </w:rPr>
        <w:t>sm</w:t>
      </w:r>
      <w:proofErr w:type="spellEnd"/>
    </w:p>
    <w:p w14:paraId="631D898E" w14:textId="7DD2879B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>from tabulate import tabulate</w:t>
      </w:r>
    </w:p>
    <w:p w14:paraId="7F32F8EE" w14:textId="52E70F4A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tree</w:t>
      </w:r>
      <w:proofErr w:type="spellEnd"/>
      <w:proofErr w:type="gram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DecisionTreeClassifier</w:t>
      </w:r>
      <w:proofErr w:type="spellEnd"/>
    </w:p>
    <w:p w14:paraId="6184B553" w14:textId="62C601D7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metrics</w:t>
      </w:r>
      <w:proofErr w:type="spellEnd"/>
      <w:proofErr w:type="gram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classification_report</w:t>
      </w:r>
      <w:proofErr w:type="spellEnd"/>
      <w:r w:rsidRPr="00EC0A41">
        <w:rPr>
          <w:rFonts w:ascii="Times New Roman" w:hAnsi="Times New Roman" w:cs="Times New Roman"/>
        </w:rPr>
        <w:t xml:space="preserve">, </w:t>
      </w:r>
      <w:proofErr w:type="spellStart"/>
      <w:r w:rsidRPr="00EC0A41">
        <w:rPr>
          <w:rFonts w:ascii="Times New Roman" w:hAnsi="Times New Roman" w:cs="Times New Roman"/>
        </w:rPr>
        <w:t>accuracy_score</w:t>
      </w:r>
      <w:proofErr w:type="spellEnd"/>
    </w:p>
    <w:p w14:paraId="3B2D1C86" w14:textId="649CF935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model</w:t>
      </w:r>
      <w:proofErr w:type="gramEnd"/>
      <w:r w:rsidRPr="00EC0A41">
        <w:rPr>
          <w:rFonts w:ascii="Times New Roman" w:hAnsi="Times New Roman" w:cs="Times New Roman"/>
        </w:rPr>
        <w:t>_selection</w:t>
      </w:r>
      <w:proofErr w:type="spell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cross_val_score</w:t>
      </w:r>
      <w:proofErr w:type="spellEnd"/>
    </w:p>
    <w:p w14:paraId="4CAC25AF" w14:textId="395E3DEF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preprocessing</w:t>
      </w:r>
      <w:proofErr w:type="spellEnd"/>
      <w:proofErr w:type="gram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StandardScaler</w:t>
      </w:r>
      <w:proofErr w:type="spellEnd"/>
    </w:p>
    <w:p w14:paraId="032E7EB9" w14:textId="5EB3EABA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neighbors</w:t>
      </w:r>
      <w:proofErr w:type="spellEnd"/>
      <w:proofErr w:type="gram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KNeighborsClassifier</w:t>
      </w:r>
      <w:proofErr w:type="spellEnd"/>
    </w:p>
    <w:p w14:paraId="29C03203" w14:textId="24459964" w:rsidR="00EC0A41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linear</w:t>
      </w:r>
      <w:proofErr w:type="gramEnd"/>
      <w:r w:rsidRPr="00EC0A41">
        <w:rPr>
          <w:rFonts w:ascii="Times New Roman" w:hAnsi="Times New Roman" w:cs="Times New Roman"/>
        </w:rPr>
        <w:t>_model</w:t>
      </w:r>
      <w:proofErr w:type="spell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LassoCV</w:t>
      </w:r>
      <w:proofErr w:type="spellEnd"/>
    </w:p>
    <w:p w14:paraId="03D99C71" w14:textId="3434C83D" w:rsidR="00E016EA" w:rsidRPr="00EC0A41" w:rsidRDefault="00EC0A41" w:rsidP="00EC0A41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EC0A41">
        <w:rPr>
          <w:rFonts w:ascii="Times New Roman" w:hAnsi="Times New Roman" w:cs="Times New Roman"/>
        </w:rPr>
        <w:t xml:space="preserve">from </w:t>
      </w:r>
      <w:proofErr w:type="spellStart"/>
      <w:proofErr w:type="gramStart"/>
      <w:r w:rsidRPr="00EC0A41">
        <w:rPr>
          <w:rFonts w:ascii="Times New Roman" w:hAnsi="Times New Roman" w:cs="Times New Roman"/>
        </w:rPr>
        <w:t>sklearn.neighbors</w:t>
      </w:r>
      <w:proofErr w:type="spellEnd"/>
      <w:proofErr w:type="gramEnd"/>
      <w:r w:rsidRPr="00EC0A41">
        <w:rPr>
          <w:rFonts w:ascii="Times New Roman" w:hAnsi="Times New Roman" w:cs="Times New Roman"/>
        </w:rPr>
        <w:t xml:space="preserve"> import </w:t>
      </w:r>
      <w:proofErr w:type="spellStart"/>
      <w:r w:rsidRPr="00EC0A41">
        <w:rPr>
          <w:rFonts w:ascii="Times New Roman" w:hAnsi="Times New Roman" w:cs="Times New Roman"/>
        </w:rPr>
        <w:t>KNeighborsRegressor</w:t>
      </w:r>
      <w:proofErr w:type="spellEnd"/>
    </w:p>
    <w:p w14:paraId="7566A8FD" w14:textId="54DED68C" w:rsidR="00E016EA" w:rsidRPr="00F855B3" w:rsidRDefault="00E016EA" w:rsidP="00E016EA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t>Programming Language:</w:t>
      </w:r>
    </w:p>
    <w:p w14:paraId="6F45A833" w14:textId="3EFB7A36" w:rsidR="00E016EA" w:rsidRPr="00E016EA" w:rsidRDefault="00E016EA" w:rsidP="00E016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</w:t>
      </w:r>
    </w:p>
    <w:p w14:paraId="562A33FC" w14:textId="77777777" w:rsidR="00E016EA" w:rsidRPr="00E016EA" w:rsidRDefault="00E016EA" w:rsidP="00E016EA">
      <w:pPr>
        <w:rPr>
          <w:rFonts w:ascii="Times New Roman" w:hAnsi="Times New Roman" w:cs="Times New Roman"/>
        </w:rPr>
      </w:pPr>
    </w:p>
    <w:p w14:paraId="214F71A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7FEC51A4" w14:textId="69916174" w:rsidR="00153DE8" w:rsidRDefault="00153D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549F1F" w14:textId="62E5C8BC" w:rsidR="00C66B63" w:rsidRPr="003A2F7E" w:rsidRDefault="003A2F7E" w:rsidP="00C66B63">
      <w:pPr>
        <w:rPr>
          <w:rFonts w:ascii="Times New Roman" w:hAnsi="Times New Roman" w:cs="Times New Roman"/>
          <w:b/>
          <w:bCs/>
        </w:rPr>
      </w:pPr>
      <w:r w:rsidRPr="003A2F7E">
        <w:rPr>
          <w:rFonts w:ascii="Times New Roman" w:hAnsi="Times New Roman" w:cs="Times New Roman"/>
          <w:b/>
          <w:bCs/>
        </w:rPr>
        <w:lastRenderedPageBreak/>
        <w:t>INTRODUCTION</w:t>
      </w:r>
      <w:r w:rsidR="004D212A" w:rsidRPr="003A2F7E">
        <w:rPr>
          <w:rFonts w:ascii="Times New Roman" w:hAnsi="Times New Roman" w:cs="Times New Roman"/>
          <w:b/>
          <w:bCs/>
        </w:rPr>
        <w:t xml:space="preserve"> </w:t>
      </w:r>
    </w:p>
    <w:p w14:paraId="46064FE1" w14:textId="77777777" w:rsidR="001668C8" w:rsidRDefault="004D212A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was </w:t>
      </w:r>
      <w:r w:rsidR="00DB3E22">
        <w:rPr>
          <w:rFonts w:ascii="Times New Roman" w:hAnsi="Times New Roman" w:cs="Times New Roman"/>
        </w:rPr>
        <w:t xml:space="preserve">made of </w:t>
      </w:r>
      <w:r w:rsidR="005B2CFC">
        <w:rPr>
          <w:rFonts w:ascii="Times New Roman" w:hAnsi="Times New Roman" w:cs="Times New Roman"/>
        </w:rPr>
        <w:t>4</w:t>
      </w:r>
      <w:r w:rsidR="00DB3E22">
        <w:rPr>
          <w:rFonts w:ascii="Times New Roman" w:hAnsi="Times New Roman" w:cs="Times New Roman"/>
        </w:rPr>
        <w:t xml:space="preserve"> practical questions that </w:t>
      </w:r>
      <w:r w:rsidR="00260FCD">
        <w:rPr>
          <w:rFonts w:ascii="Times New Roman" w:hAnsi="Times New Roman" w:cs="Times New Roman"/>
        </w:rPr>
        <w:t>portray real application of data analytics on world data</w:t>
      </w:r>
      <w:r w:rsidR="009301DA">
        <w:rPr>
          <w:rFonts w:ascii="Times New Roman" w:hAnsi="Times New Roman" w:cs="Times New Roman"/>
        </w:rPr>
        <w:t xml:space="preserve">. </w:t>
      </w:r>
      <w:r w:rsidR="003F4422">
        <w:rPr>
          <w:rFonts w:ascii="Times New Roman" w:hAnsi="Times New Roman" w:cs="Times New Roman"/>
        </w:rPr>
        <w:t>This assignment was cent</w:t>
      </w:r>
      <w:r w:rsidR="00C82A84">
        <w:rPr>
          <w:rFonts w:ascii="Times New Roman" w:hAnsi="Times New Roman" w:cs="Times New Roman"/>
        </w:rPr>
        <w:t>red around</w:t>
      </w:r>
      <w:r w:rsidR="001668C8">
        <w:rPr>
          <w:rFonts w:ascii="Times New Roman" w:hAnsi="Times New Roman" w:cs="Times New Roman"/>
        </w:rPr>
        <w:t>:</w:t>
      </w:r>
    </w:p>
    <w:p w14:paraId="082D3886" w14:textId="77777777" w:rsidR="001668C8" w:rsidRDefault="001668C8" w:rsidP="001668C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1668C8">
        <w:rPr>
          <w:rFonts w:ascii="Times New Roman" w:hAnsi="Times New Roman" w:cs="Times New Roman"/>
        </w:rPr>
        <w:t>L</w:t>
      </w:r>
      <w:r w:rsidR="00C82A84" w:rsidRPr="001668C8">
        <w:rPr>
          <w:rFonts w:ascii="Times New Roman" w:hAnsi="Times New Roman" w:cs="Times New Roman"/>
        </w:rPr>
        <w:t>inear regression</w:t>
      </w:r>
      <w:r w:rsidR="00F52076" w:rsidRPr="001668C8">
        <w:rPr>
          <w:rFonts w:ascii="Times New Roman" w:hAnsi="Times New Roman" w:cs="Times New Roman"/>
        </w:rPr>
        <w:t xml:space="preserve"> with one or multiple expl</w:t>
      </w:r>
      <w:r w:rsidR="003B697C" w:rsidRPr="001668C8">
        <w:rPr>
          <w:rFonts w:ascii="Times New Roman" w:hAnsi="Times New Roman" w:cs="Times New Roman"/>
        </w:rPr>
        <w:t>anatory data</w:t>
      </w:r>
    </w:p>
    <w:p w14:paraId="16065044" w14:textId="77777777" w:rsidR="00653837" w:rsidRDefault="00653837" w:rsidP="0065383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FE3005" w:rsidRPr="001668C8">
        <w:rPr>
          <w:rFonts w:ascii="Times New Roman" w:hAnsi="Times New Roman" w:cs="Times New Roman"/>
        </w:rPr>
        <w:t xml:space="preserve">odel fitting and estimation. </w:t>
      </w:r>
    </w:p>
    <w:p w14:paraId="4485DE31" w14:textId="1D621BD2" w:rsidR="00034BF5" w:rsidRDefault="00653837" w:rsidP="0092476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</w:t>
      </w:r>
      <w:r w:rsidR="00924760">
        <w:rPr>
          <w:rFonts w:ascii="Times New Roman" w:hAnsi="Times New Roman" w:cs="Times New Roman"/>
        </w:rPr>
        <w:t xml:space="preserve"> for correlation. </w:t>
      </w:r>
    </w:p>
    <w:p w14:paraId="31C6D240" w14:textId="48F01330" w:rsidR="00924760" w:rsidRPr="00924760" w:rsidRDefault="00DD0B7E" w:rsidP="0092476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had one open study for us to </w:t>
      </w:r>
      <w:r w:rsidR="009771C5">
        <w:rPr>
          <w:rFonts w:ascii="Times New Roman" w:hAnsi="Times New Roman" w:cs="Times New Roman"/>
        </w:rPr>
        <w:t>assess</w:t>
      </w:r>
      <w:r w:rsidR="00972727">
        <w:rPr>
          <w:rFonts w:ascii="Times New Roman" w:hAnsi="Times New Roman" w:cs="Times New Roman"/>
        </w:rPr>
        <w:t xml:space="preserve"> </w:t>
      </w:r>
      <w:r w:rsidR="00823D87">
        <w:rPr>
          <w:rFonts w:ascii="Times New Roman" w:hAnsi="Times New Roman" w:cs="Times New Roman"/>
        </w:rPr>
        <w:t xml:space="preserve">and study </w:t>
      </w:r>
      <w:r w:rsidR="00972727">
        <w:rPr>
          <w:rFonts w:ascii="Times New Roman" w:hAnsi="Times New Roman" w:cs="Times New Roman"/>
        </w:rPr>
        <w:t xml:space="preserve">the trend in the </w:t>
      </w:r>
      <w:r w:rsidR="00823D87">
        <w:rPr>
          <w:rFonts w:ascii="Times New Roman" w:hAnsi="Times New Roman" w:cs="Times New Roman"/>
        </w:rPr>
        <w:t xml:space="preserve">transport domain of transportation. </w:t>
      </w:r>
    </w:p>
    <w:p w14:paraId="33DF6A78" w14:textId="1D044348" w:rsidR="00034BF5" w:rsidRDefault="00034B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0386A99" w14:textId="45B2A897" w:rsidR="00A16B37" w:rsidRDefault="003A2F7E" w:rsidP="00E016E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OLUTIONS</w:t>
      </w:r>
    </w:p>
    <w:p w14:paraId="27E6153E" w14:textId="707E6629" w:rsidR="001943EC" w:rsidRPr="001B1BB1" w:rsidRDefault="006109B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Question 1: </w:t>
      </w:r>
      <w:r w:rsidR="002A7924">
        <w:rPr>
          <w:rFonts w:ascii="Times New Roman" w:hAnsi="Times New Roman" w:cs="Times New Roman"/>
          <w:b/>
          <w:bCs/>
        </w:rPr>
        <w:t>NONLINEARITY</w:t>
      </w:r>
      <w:r w:rsidR="00413E31">
        <w:rPr>
          <w:rFonts w:ascii="Times New Roman" w:hAnsi="Times New Roman" w:cs="Times New Roman"/>
          <w:b/>
          <w:bCs/>
        </w:rPr>
        <w:t xml:space="preserve">. </w:t>
      </w:r>
    </w:p>
    <w:p w14:paraId="0D3632FB" w14:textId="41C2265E" w:rsidR="00813969" w:rsidRPr="00FF1D5E" w:rsidRDefault="0093306E" w:rsidP="00813969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Nonlinearity and necessity</w:t>
      </w:r>
      <w:r w:rsidR="00851E95" w:rsidRPr="00125CAD">
        <w:rPr>
          <w:rFonts w:ascii="Times New Roman" w:hAnsi="Times New Roman" w:cs="Times New Roman"/>
          <w:i/>
          <w:iCs/>
          <w:color w:val="002060"/>
        </w:rPr>
        <w:t>.</w:t>
      </w:r>
    </w:p>
    <w:p w14:paraId="79F2B5F6" w14:textId="67E85343" w:rsidR="00F44837" w:rsidRPr="00AB100C" w:rsidRDefault="000C6325" w:rsidP="004003A7">
      <w:pPr>
        <w:rPr>
          <w:rFonts w:ascii="Times New Roman" w:hAnsi="Times New Roman" w:cs="Times New Roman"/>
          <w:color w:val="C00000"/>
        </w:rPr>
      </w:pPr>
      <w:r>
        <w:rPr>
          <w:rFonts w:ascii="Times New Roman" w:hAnsi="Times New Roman" w:cs="Times New Roman"/>
        </w:rPr>
        <w:t>Nonlinearity</w:t>
      </w:r>
      <w:r w:rsidR="00CE0FF8">
        <w:rPr>
          <w:rFonts w:ascii="Times New Roman" w:hAnsi="Times New Roman" w:cs="Times New Roman"/>
        </w:rPr>
        <w:t xml:space="preserve"> refers to relationships that cannot be </w:t>
      </w:r>
      <w:r w:rsidR="00043AAC">
        <w:rPr>
          <w:rFonts w:ascii="Times New Roman" w:hAnsi="Times New Roman" w:cs="Times New Roman"/>
        </w:rPr>
        <w:t xml:space="preserve">expresses in the form of a straight line, </w:t>
      </w:r>
      <w:r w:rsidR="00C015C6">
        <w:rPr>
          <w:rFonts w:ascii="Times New Roman" w:hAnsi="Times New Roman" w:cs="Times New Roman"/>
        </w:rPr>
        <w:t>that is, in the form of a first order equation</w:t>
      </w:r>
      <w:r w:rsidR="00D414C0">
        <w:rPr>
          <w:rFonts w:ascii="Times New Roman" w:hAnsi="Times New Roman" w:cs="Times New Roman"/>
        </w:rPr>
        <w:t xml:space="preserve">, according to the course </w:t>
      </w:r>
      <w:r w:rsidR="005E17F9">
        <w:rPr>
          <w:rFonts w:ascii="Times New Roman" w:hAnsi="Times New Roman" w:cs="Times New Roman"/>
        </w:rPr>
        <w:t>notes</w:t>
      </w:r>
      <w:r w:rsidR="00C015C6">
        <w:rPr>
          <w:rFonts w:ascii="Times New Roman" w:hAnsi="Times New Roman" w:cs="Times New Roman"/>
        </w:rPr>
        <w:t>.</w:t>
      </w:r>
      <w:r w:rsidR="001C113E">
        <w:rPr>
          <w:rFonts w:ascii="Times New Roman" w:hAnsi="Times New Roman" w:cs="Times New Roman"/>
        </w:rPr>
        <w:t xml:space="preserve"> </w:t>
      </w:r>
      <w:r w:rsidR="00F44837">
        <w:rPr>
          <w:rFonts w:ascii="Times New Roman" w:hAnsi="Times New Roman" w:cs="Times New Roman"/>
        </w:rPr>
        <w:t>Nonlinear</w:t>
      </w:r>
      <w:r w:rsidR="009C73D0">
        <w:rPr>
          <w:rFonts w:ascii="Times New Roman" w:hAnsi="Times New Roman" w:cs="Times New Roman"/>
        </w:rPr>
        <w:t xml:space="preserve"> relationships can take the form of </w:t>
      </w:r>
      <w:r w:rsidR="00663F58">
        <w:rPr>
          <w:rFonts w:ascii="Times New Roman" w:hAnsi="Times New Roman" w:cs="Times New Roman"/>
        </w:rPr>
        <w:t xml:space="preserve">a curve, exponential </w:t>
      </w:r>
      <w:r w:rsidR="00380CA9">
        <w:rPr>
          <w:rFonts w:ascii="Times New Roman" w:hAnsi="Times New Roman" w:cs="Times New Roman"/>
        </w:rPr>
        <w:t xml:space="preserve">function, higher degree polynomials, and other </w:t>
      </w:r>
      <w:r w:rsidR="00F44837">
        <w:rPr>
          <w:rFonts w:ascii="Times New Roman" w:hAnsi="Times New Roman" w:cs="Times New Roman"/>
        </w:rPr>
        <w:t>more complex equations.</w:t>
      </w:r>
      <w:r w:rsidR="00F21428">
        <w:rPr>
          <w:rFonts w:ascii="Times New Roman" w:hAnsi="Times New Roman" w:cs="Times New Roman"/>
        </w:rPr>
        <w:t xml:space="preserve"> The portray relations</w:t>
      </w:r>
      <w:r w:rsidR="0073733F">
        <w:rPr>
          <w:rFonts w:ascii="Times New Roman" w:hAnsi="Times New Roman" w:cs="Times New Roman"/>
        </w:rPr>
        <w:t xml:space="preserve"> that are not proportional.</w:t>
      </w:r>
      <w:r w:rsidR="00F44837">
        <w:rPr>
          <w:rFonts w:ascii="Times New Roman" w:hAnsi="Times New Roman" w:cs="Times New Roman"/>
        </w:rPr>
        <w:t xml:space="preserve"> Some nonlinear functions include:</w:t>
      </w:r>
    </w:p>
    <w:p w14:paraId="0E4A4BF9" w14:textId="77777777" w:rsidR="00F21428" w:rsidRDefault="00F21428" w:rsidP="00F4483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sigmoid function </w:t>
      </w:r>
    </w:p>
    <w:p w14:paraId="0447F2C3" w14:textId="5915400B" w:rsidR="00C909A3" w:rsidRDefault="00F21428" w:rsidP="00F4483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Logarithm</w:t>
      </w:r>
    </w:p>
    <w:p w14:paraId="7BA9DED6" w14:textId="06ED0A66" w:rsidR="0073733F" w:rsidRDefault="0073733F" w:rsidP="00F4483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xponential function</w:t>
      </w:r>
    </w:p>
    <w:p w14:paraId="3C150DBB" w14:textId="77777777" w:rsidR="00046DDD" w:rsidRDefault="001E2B7D" w:rsidP="008B2A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</w:t>
      </w:r>
      <w:r w:rsidR="005244EF">
        <w:rPr>
          <w:rFonts w:ascii="Times New Roman" w:hAnsi="Times New Roman" w:cs="Times New Roman"/>
        </w:rPr>
        <w:t xml:space="preserve">the real world, </w:t>
      </w:r>
      <w:r w:rsidR="00CE2304">
        <w:rPr>
          <w:rFonts w:ascii="Times New Roman" w:hAnsi="Times New Roman" w:cs="Times New Roman"/>
        </w:rPr>
        <w:t xml:space="preserve">most </w:t>
      </w:r>
      <w:r w:rsidR="00100F0F">
        <w:rPr>
          <w:rFonts w:ascii="Times New Roman" w:hAnsi="Times New Roman" w:cs="Times New Roman"/>
        </w:rPr>
        <w:t xml:space="preserve">events and applications don not follow a linear pattern. </w:t>
      </w:r>
      <w:r w:rsidR="00DC2074">
        <w:rPr>
          <w:rFonts w:ascii="Times New Roman" w:hAnsi="Times New Roman" w:cs="Times New Roman"/>
        </w:rPr>
        <w:t>Also, there are events that cannot be generalised to</w:t>
      </w:r>
      <w:r w:rsidR="00166127">
        <w:rPr>
          <w:rFonts w:ascii="Times New Roman" w:hAnsi="Times New Roman" w:cs="Times New Roman"/>
        </w:rPr>
        <w:t xml:space="preserve"> a linear model. </w:t>
      </w:r>
      <w:r w:rsidR="003E4AF0">
        <w:rPr>
          <w:rFonts w:ascii="Times New Roman" w:hAnsi="Times New Roman" w:cs="Times New Roman"/>
        </w:rPr>
        <w:t>Reasons</w:t>
      </w:r>
      <w:r w:rsidR="005D7113">
        <w:rPr>
          <w:rFonts w:ascii="Times New Roman" w:hAnsi="Times New Roman" w:cs="Times New Roman"/>
        </w:rPr>
        <w:t xml:space="preserve"> why nonlinearity </w:t>
      </w:r>
      <w:r w:rsidR="008B2A2F">
        <w:rPr>
          <w:rFonts w:ascii="Times New Roman" w:hAnsi="Times New Roman" w:cs="Times New Roman"/>
        </w:rPr>
        <w:t xml:space="preserve">in </w:t>
      </w:r>
      <w:r w:rsidR="005D7113">
        <w:rPr>
          <w:rFonts w:ascii="Times New Roman" w:hAnsi="Times New Roman" w:cs="Times New Roman"/>
        </w:rPr>
        <w:t>im</w:t>
      </w:r>
      <w:r w:rsidR="008C28AA">
        <w:rPr>
          <w:rFonts w:ascii="Times New Roman" w:hAnsi="Times New Roman" w:cs="Times New Roman"/>
        </w:rPr>
        <w:t>portan</w:t>
      </w:r>
      <w:r w:rsidR="008B2A2F">
        <w:rPr>
          <w:rFonts w:ascii="Times New Roman" w:hAnsi="Times New Roman" w:cs="Times New Roman"/>
        </w:rPr>
        <w:t>t</w:t>
      </w:r>
      <w:r w:rsidR="00046DDD">
        <w:rPr>
          <w:rFonts w:ascii="Times New Roman" w:hAnsi="Times New Roman" w:cs="Times New Roman"/>
        </w:rPr>
        <w:t xml:space="preserve"> include: </w:t>
      </w:r>
    </w:p>
    <w:p w14:paraId="25F08D0E" w14:textId="6D5DABFB" w:rsidR="003E1DDD" w:rsidRPr="00046DDD" w:rsidRDefault="00046DDD" w:rsidP="00046DDD">
      <w:pPr>
        <w:pStyle w:val="ListParagraph"/>
        <w:numPr>
          <w:ilvl w:val="0"/>
          <w:numId w:val="3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</w:t>
      </w:r>
      <w:r w:rsidR="00FD55CC" w:rsidRPr="00046DDD">
        <w:rPr>
          <w:rFonts w:ascii="Times New Roman" w:hAnsi="Times New Roman" w:cs="Times New Roman"/>
        </w:rPr>
        <w:t xml:space="preserve">ntricate </w:t>
      </w:r>
      <w:r w:rsidR="006D2295" w:rsidRPr="00046DDD">
        <w:rPr>
          <w:rFonts w:ascii="Times New Roman" w:hAnsi="Times New Roman" w:cs="Times New Roman"/>
        </w:rPr>
        <w:t>p</w:t>
      </w:r>
      <w:r w:rsidR="00FD55CC" w:rsidRPr="00046DDD">
        <w:rPr>
          <w:rFonts w:ascii="Times New Roman" w:hAnsi="Times New Roman" w:cs="Times New Roman"/>
        </w:rPr>
        <w:t xml:space="preserve">attern </w:t>
      </w:r>
      <w:r w:rsidR="006D2295" w:rsidRPr="00046DDD">
        <w:rPr>
          <w:rFonts w:ascii="Times New Roman" w:hAnsi="Times New Roman" w:cs="Times New Roman"/>
        </w:rPr>
        <w:t>c</w:t>
      </w:r>
      <w:r w:rsidR="00FD55CC" w:rsidRPr="00046DDD">
        <w:rPr>
          <w:rFonts w:ascii="Times New Roman" w:hAnsi="Times New Roman" w:cs="Times New Roman"/>
        </w:rPr>
        <w:t>apturing:</w:t>
      </w:r>
      <w:r w:rsidR="00A70927" w:rsidRPr="00046DDD">
        <w:rPr>
          <w:rFonts w:ascii="Times New Roman" w:hAnsi="Times New Roman" w:cs="Times New Roman"/>
        </w:rPr>
        <w:t xml:space="preserve"> </w:t>
      </w:r>
      <w:r w:rsidR="00DF7FC8" w:rsidRPr="00046DDD">
        <w:rPr>
          <w:rFonts w:ascii="Times New Roman" w:hAnsi="Times New Roman" w:cs="Times New Roman"/>
        </w:rPr>
        <w:t xml:space="preserve">In healthcare for example, the progression of a medical conditions </w:t>
      </w:r>
      <w:r w:rsidR="00381387" w:rsidRPr="00046DDD">
        <w:rPr>
          <w:rFonts w:ascii="Times New Roman" w:hAnsi="Times New Roman" w:cs="Times New Roman"/>
        </w:rPr>
        <w:t xml:space="preserve">might not vary proportionately with the patient’s biomedical </w:t>
      </w:r>
      <w:r w:rsidR="00C4591B">
        <w:rPr>
          <w:rFonts w:ascii="Times New Roman" w:hAnsi="Times New Roman" w:cs="Times New Roman"/>
        </w:rPr>
        <w:t xml:space="preserve">parameters like blood sugar, BMI and </w:t>
      </w:r>
      <w:r w:rsidR="00CF784E">
        <w:rPr>
          <w:rFonts w:ascii="Times New Roman" w:hAnsi="Times New Roman" w:cs="Times New Roman"/>
        </w:rPr>
        <w:t>perhaps blood pressure</w:t>
      </w:r>
      <w:r w:rsidR="00381387" w:rsidRPr="00046DDD">
        <w:rPr>
          <w:rFonts w:ascii="Times New Roman" w:hAnsi="Times New Roman" w:cs="Times New Roman"/>
        </w:rPr>
        <w:t xml:space="preserve">. </w:t>
      </w:r>
      <w:r w:rsidR="001F5B88" w:rsidRPr="00046DDD">
        <w:rPr>
          <w:rFonts w:ascii="Times New Roman" w:hAnsi="Times New Roman" w:cs="Times New Roman"/>
        </w:rPr>
        <w:t xml:space="preserve">As a result, nonlinear models will be well placed to capture </w:t>
      </w:r>
      <w:r w:rsidR="001275A6" w:rsidRPr="00046DDD">
        <w:rPr>
          <w:rFonts w:ascii="Times New Roman" w:hAnsi="Times New Roman" w:cs="Times New Roman"/>
        </w:rPr>
        <w:t xml:space="preserve">these complex patterns thereby providing a more accurate </w:t>
      </w:r>
      <w:r w:rsidR="003E1DDD" w:rsidRPr="00046DDD">
        <w:rPr>
          <w:rFonts w:ascii="Times New Roman" w:hAnsi="Times New Roman" w:cs="Times New Roman"/>
        </w:rPr>
        <w:t xml:space="preserve">prediction than a linear model. </w:t>
      </w:r>
      <w:r w:rsidR="00FA69AC" w:rsidRPr="00046DDD">
        <w:rPr>
          <w:rFonts w:ascii="Times New Roman" w:hAnsi="Times New Roman" w:cs="Times New Roman"/>
        </w:rPr>
        <w:t>Also, s</w:t>
      </w:r>
      <w:r w:rsidR="00E14F00" w:rsidRPr="00046DDD">
        <w:rPr>
          <w:rFonts w:ascii="Times New Roman" w:hAnsi="Times New Roman" w:cs="Times New Roman"/>
        </w:rPr>
        <w:t xml:space="preserve">ome partens are </w:t>
      </w:r>
      <w:r w:rsidR="00FA69AC" w:rsidRPr="00046DDD">
        <w:rPr>
          <w:rFonts w:ascii="Times New Roman" w:hAnsi="Times New Roman" w:cs="Times New Roman"/>
        </w:rPr>
        <w:t>not obvious. As</w:t>
      </w:r>
    </w:p>
    <w:p w14:paraId="086ADB51" w14:textId="77777777" w:rsidR="008738EC" w:rsidRDefault="003E78FC" w:rsidP="00355CFE">
      <w:pPr>
        <w:pStyle w:val="ListParagraph"/>
        <w:numPr>
          <w:ilvl w:val="0"/>
          <w:numId w:val="3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lexibility: </w:t>
      </w:r>
      <w:r w:rsidR="00FF34E5">
        <w:rPr>
          <w:rFonts w:ascii="Times New Roman" w:hAnsi="Times New Roman" w:cs="Times New Roman"/>
        </w:rPr>
        <w:t>By this, we refer to the model’s a</w:t>
      </w:r>
      <w:r w:rsidR="007048DB">
        <w:rPr>
          <w:rFonts w:ascii="Times New Roman" w:hAnsi="Times New Roman" w:cs="Times New Roman"/>
        </w:rPr>
        <w:t>bility to ad</w:t>
      </w:r>
      <w:r w:rsidR="00E449BD">
        <w:rPr>
          <w:rFonts w:ascii="Times New Roman" w:hAnsi="Times New Roman" w:cs="Times New Roman"/>
        </w:rPr>
        <w:t>a</w:t>
      </w:r>
      <w:r w:rsidR="007048DB">
        <w:rPr>
          <w:rFonts w:ascii="Times New Roman" w:hAnsi="Times New Roman" w:cs="Times New Roman"/>
        </w:rPr>
        <w:t xml:space="preserve">pt to changes in </w:t>
      </w:r>
      <w:r w:rsidR="00E449BD">
        <w:rPr>
          <w:rFonts w:ascii="Times New Roman" w:hAnsi="Times New Roman" w:cs="Times New Roman"/>
        </w:rPr>
        <w:t xml:space="preserve">shifts and </w:t>
      </w:r>
      <w:r w:rsidR="00F01F05">
        <w:rPr>
          <w:rFonts w:ascii="Times New Roman" w:hAnsi="Times New Roman" w:cs="Times New Roman"/>
        </w:rPr>
        <w:t xml:space="preserve">represent </w:t>
      </w:r>
      <w:r w:rsidR="00781085">
        <w:rPr>
          <w:rFonts w:ascii="Times New Roman" w:hAnsi="Times New Roman" w:cs="Times New Roman"/>
        </w:rPr>
        <w:t xml:space="preserve">broader relationships in data. </w:t>
      </w:r>
      <w:r w:rsidR="0037332A">
        <w:rPr>
          <w:rFonts w:ascii="Times New Roman" w:hAnsi="Times New Roman" w:cs="Times New Roman"/>
        </w:rPr>
        <w:t>In commerce</w:t>
      </w:r>
      <w:r w:rsidR="009B06BF">
        <w:rPr>
          <w:rFonts w:ascii="Times New Roman" w:hAnsi="Times New Roman" w:cs="Times New Roman"/>
        </w:rPr>
        <w:t>, when trying to predict weather or not a customer will churn, a li</w:t>
      </w:r>
      <w:r w:rsidR="00E51F5D">
        <w:rPr>
          <w:rFonts w:ascii="Times New Roman" w:hAnsi="Times New Roman" w:cs="Times New Roman"/>
        </w:rPr>
        <w:t xml:space="preserve">near model will not be well suited for this </w:t>
      </w:r>
      <w:r w:rsidR="00280234">
        <w:rPr>
          <w:rFonts w:ascii="Times New Roman" w:hAnsi="Times New Roman" w:cs="Times New Roman"/>
        </w:rPr>
        <w:t>relationship</w:t>
      </w:r>
      <w:r w:rsidR="00FC3CCC">
        <w:rPr>
          <w:rFonts w:ascii="Times New Roman" w:hAnsi="Times New Roman" w:cs="Times New Roman"/>
        </w:rPr>
        <w:t xml:space="preserve"> since it</w:t>
      </w:r>
      <w:r w:rsidR="00C126F3">
        <w:rPr>
          <w:rFonts w:ascii="Times New Roman" w:hAnsi="Times New Roman" w:cs="Times New Roman"/>
        </w:rPr>
        <w:t xml:space="preserve"> will not capture small amounts of dissatisfaction. This accumulates and eventually </w:t>
      </w:r>
      <w:r w:rsidR="008738EC">
        <w:rPr>
          <w:rFonts w:ascii="Times New Roman" w:hAnsi="Times New Roman" w:cs="Times New Roman"/>
        </w:rPr>
        <w:t xml:space="preserve">drives away the customer. </w:t>
      </w:r>
    </w:p>
    <w:p w14:paraId="6600A840" w14:textId="77777777" w:rsidR="00955D4D" w:rsidRDefault="00026869" w:rsidP="00B34361">
      <w:pPr>
        <w:pStyle w:val="ListParagraph"/>
        <w:numPr>
          <w:ilvl w:val="0"/>
          <w:numId w:val="3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arsimony: Some nonlinear models are apt at</w:t>
      </w:r>
      <w:r w:rsidR="00FA264F">
        <w:rPr>
          <w:rFonts w:ascii="Times New Roman" w:hAnsi="Times New Roman" w:cs="Times New Roman"/>
        </w:rPr>
        <w:t xml:space="preserve"> closely modelling relationships</w:t>
      </w:r>
      <w:r w:rsidR="00FE085F">
        <w:rPr>
          <w:rFonts w:ascii="Times New Roman" w:hAnsi="Times New Roman" w:cs="Times New Roman"/>
        </w:rPr>
        <w:t xml:space="preserve"> while involving fewer parameters.</w:t>
      </w:r>
      <w:r w:rsidR="007B3A22">
        <w:rPr>
          <w:rFonts w:ascii="Times New Roman" w:hAnsi="Times New Roman" w:cs="Times New Roman"/>
        </w:rPr>
        <w:t xml:space="preserve"> In this case, a linear model might tend to be more complex </w:t>
      </w:r>
      <w:r w:rsidR="009030ED">
        <w:rPr>
          <w:rFonts w:ascii="Times New Roman" w:hAnsi="Times New Roman" w:cs="Times New Roman"/>
        </w:rPr>
        <w:t xml:space="preserve">or not properly fit the model. </w:t>
      </w:r>
    </w:p>
    <w:p w14:paraId="611908F5" w14:textId="77777777" w:rsidR="00FF1D5E" w:rsidRDefault="00FF1D5E" w:rsidP="00955D4D">
      <w:pPr>
        <w:rPr>
          <w:rFonts w:ascii="Times New Roman" w:hAnsi="Times New Roman" w:cs="Times New Roman"/>
        </w:rPr>
      </w:pPr>
    </w:p>
    <w:p w14:paraId="0A7CF90B" w14:textId="7F131C29" w:rsidR="00FF1D5E" w:rsidRPr="00FF1D5E" w:rsidRDefault="00FF1D5E" w:rsidP="00FF1D5E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 xml:space="preserve">Nonlinear model and </w:t>
      </w:r>
      <w:r w:rsidR="00584FFE">
        <w:rPr>
          <w:rFonts w:ascii="Times New Roman" w:hAnsi="Times New Roman" w:cs="Times New Roman"/>
          <w:i/>
          <w:iCs/>
          <w:color w:val="002060"/>
        </w:rPr>
        <w:t>application example.</w:t>
      </w:r>
    </w:p>
    <w:p w14:paraId="230C51E6" w14:textId="64B1E0E4" w:rsidR="007C4AA0" w:rsidRDefault="001250C9" w:rsidP="00955D4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et us e</w:t>
      </w:r>
      <w:r w:rsidR="007C4AA0">
        <w:rPr>
          <w:rFonts w:ascii="Times New Roman" w:hAnsi="Times New Roman" w:cs="Times New Roman"/>
        </w:rPr>
        <w:t>xplore the exponential growth or decay model.</w:t>
      </w:r>
      <w:r w:rsidR="007D2D01">
        <w:rPr>
          <w:rFonts w:ascii="Times New Roman" w:hAnsi="Times New Roman" w:cs="Times New Roman"/>
        </w:rPr>
        <w:t xml:space="preserve"> The formula is given by </w:t>
      </w:r>
    </w:p>
    <w:p w14:paraId="2CD30095" w14:textId="227D0666" w:rsidR="007D2D01" w:rsidRPr="00366238" w:rsidRDefault="00366238" w:rsidP="00955D4D">
      <w:pPr>
        <w:rPr>
          <w:rFonts w:ascii="Times New Roman" w:eastAsiaTheme="minorEastAsia" w:hAnsi="Times New Roman" w:cs="Times New Roman"/>
          <w:b/>
          <w:bCs/>
        </w:rPr>
      </w:pPr>
      <m:oMathPara>
        <m:oMath>
          <m:r>
            <m:rPr>
              <m:sty m:val="bi"/>
            </m:rPr>
            <w:rPr>
              <w:rFonts w:ascii="Cambria Math" w:hAnsi="Cambria Math" w:cs="Times New Roman"/>
            </w:rPr>
            <m:t>y</m:t>
          </m:r>
          <m:d>
            <m:dPr>
              <m:ctrlPr>
                <w:rPr>
                  <w:rFonts w:ascii="Cambria Math" w:hAnsi="Cambria Math" w:cs="Times New Roman"/>
                  <w:b/>
                  <w:bCs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 w:cs="Times New Roman"/>
                </w:rPr>
                <m:t>t</m:t>
              </m:r>
            </m:e>
          </m:d>
          <m:r>
            <m:rPr>
              <m:sty m:val="bi"/>
            </m:rPr>
            <w:rPr>
              <w:rFonts w:ascii="Cambria Math" w:hAnsi="Cambria Math" w:cs="Times New Roman"/>
            </w:rPr>
            <m:t>=</m:t>
          </m:r>
          <m:sSub>
            <m:sSubPr>
              <m:ctrlPr>
                <w:rPr>
                  <w:rFonts w:ascii="Cambria Math" w:eastAsiaTheme="minorEastAsia" w:hAnsi="Cambria Math" w:cs="Times New Roman"/>
                  <w:b/>
                  <w:bCs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y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 w:cs="Times New Roman"/>
                  <w:b/>
                  <w:bCs/>
                  <w:i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 w:cs="Times New Roman"/>
                </w:rPr>
                <m:t>e</m:t>
              </m:r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</w:rPr>
                <m:t>kt</m:t>
              </m:r>
            </m:sup>
          </m:sSup>
          <m:r>
            <m:rPr>
              <m:sty m:val="bi"/>
            </m:rPr>
            <w:rPr>
              <w:rFonts w:ascii="Cambria Math" w:eastAsiaTheme="minorEastAsia" w:hAnsi="Cambria Math" w:cs="Times New Roman"/>
            </w:rPr>
            <m:t>,</m:t>
          </m:r>
        </m:oMath>
      </m:oMathPara>
    </w:p>
    <w:p w14:paraId="43B3BE04" w14:textId="2794B0CB" w:rsidR="00366238" w:rsidRDefault="00B43DA3" w:rsidP="00955D4D">
      <w:pPr>
        <w:rPr>
          <w:rFonts w:ascii="Times New Roman" w:eastAsiaTheme="minorEastAsia" w:hAnsi="Times New Roman" w:cs="Times New Roman"/>
          <w:sz w:val="22"/>
          <w:szCs w:val="22"/>
        </w:rPr>
      </w:pPr>
      <w:r>
        <w:rPr>
          <w:rFonts w:ascii="Times New Roman" w:eastAsiaTheme="minorEastAsia" w:hAnsi="Times New Roman" w:cs="Times New Roman"/>
        </w:rPr>
        <w:t>Where y(t) is the value at current time</w:t>
      </w:r>
      <w:r w:rsidR="00256C2E">
        <w:rPr>
          <w:rFonts w:ascii="Times New Roman" w:eastAsiaTheme="minorEastAsia" w:hAnsi="Times New Roman" w:cs="Times New Roman"/>
        </w:rPr>
        <w:t>, y</w:t>
      </w:r>
      <w:r w:rsidR="00256C2E">
        <w:rPr>
          <w:rFonts w:ascii="Times New Roman" w:eastAsiaTheme="minorEastAsia" w:hAnsi="Times New Roman" w:cs="Times New Roman"/>
          <w:sz w:val="22"/>
          <w:szCs w:val="22"/>
          <w:vertAlign w:val="subscript"/>
        </w:rPr>
        <w:t>0</w:t>
      </w:r>
      <w:r w:rsidR="00256C2E">
        <w:rPr>
          <w:rFonts w:ascii="Times New Roman" w:eastAsiaTheme="minorEastAsia" w:hAnsi="Times New Roman" w:cs="Times New Roman"/>
          <w:sz w:val="22"/>
          <w:szCs w:val="22"/>
        </w:rPr>
        <w:t xml:space="preserve"> is the initial value and </w:t>
      </w:r>
      <w:r w:rsidR="00DF6156">
        <w:rPr>
          <w:rFonts w:ascii="Times New Roman" w:eastAsiaTheme="minorEastAsia" w:hAnsi="Times New Roman" w:cs="Times New Roman"/>
          <w:sz w:val="22"/>
          <w:szCs w:val="22"/>
        </w:rPr>
        <w:t xml:space="preserve">k, the decay rate. </w:t>
      </w:r>
      <w:r w:rsidR="00081B30">
        <w:rPr>
          <w:rFonts w:ascii="Times New Roman" w:eastAsiaTheme="minorEastAsia" w:hAnsi="Times New Roman" w:cs="Times New Roman"/>
          <w:sz w:val="22"/>
          <w:szCs w:val="22"/>
        </w:rPr>
        <w:t xml:space="preserve">On of the most practical </w:t>
      </w:r>
      <w:r w:rsidR="0005656F">
        <w:rPr>
          <w:rFonts w:ascii="Times New Roman" w:eastAsiaTheme="minorEastAsia" w:hAnsi="Times New Roman" w:cs="Times New Roman"/>
          <w:sz w:val="22"/>
          <w:szCs w:val="22"/>
        </w:rPr>
        <w:t>application of this function is in growth rate and epidemiology. For example, at the early stage of COVID-19</w:t>
      </w:r>
      <w:r w:rsidR="00421106">
        <w:rPr>
          <w:rFonts w:ascii="Times New Roman" w:eastAsiaTheme="minorEastAsia" w:hAnsi="Times New Roman" w:cs="Times New Roman"/>
          <w:sz w:val="22"/>
          <w:szCs w:val="22"/>
        </w:rPr>
        <w:t xml:space="preserve">, the spread of the </w:t>
      </w:r>
      <w:r w:rsidR="00D806FA">
        <w:rPr>
          <w:rFonts w:ascii="Times New Roman" w:eastAsiaTheme="minorEastAsia" w:hAnsi="Times New Roman" w:cs="Times New Roman"/>
          <w:sz w:val="22"/>
          <w:szCs w:val="22"/>
        </w:rPr>
        <w:t xml:space="preserve">virus was predicted </w:t>
      </w:r>
      <w:r w:rsidR="00F90C26">
        <w:rPr>
          <w:rFonts w:ascii="Times New Roman" w:eastAsiaTheme="minorEastAsia" w:hAnsi="Times New Roman" w:cs="Times New Roman"/>
          <w:sz w:val="22"/>
          <w:szCs w:val="22"/>
        </w:rPr>
        <w:t xml:space="preserve">to model an exponential function. This information helped health practitioners </w:t>
      </w:r>
      <w:r w:rsidR="00FF666B">
        <w:rPr>
          <w:rFonts w:ascii="Times New Roman" w:eastAsiaTheme="minorEastAsia" w:hAnsi="Times New Roman" w:cs="Times New Roman"/>
          <w:sz w:val="22"/>
          <w:szCs w:val="22"/>
        </w:rPr>
        <w:t xml:space="preserve">know what measures to take that will best </w:t>
      </w:r>
      <w:r w:rsidR="00423DBC">
        <w:rPr>
          <w:rFonts w:ascii="Times New Roman" w:eastAsiaTheme="minorEastAsia" w:hAnsi="Times New Roman" w:cs="Times New Roman"/>
          <w:sz w:val="22"/>
          <w:szCs w:val="22"/>
        </w:rPr>
        <w:t>curb</w:t>
      </w:r>
      <w:r w:rsidR="00FF666B">
        <w:rPr>
          <w:rFonts w:ascii="Times New Roman" w:eastAsiaTheme="minorEastAsia" w:hAnsi="Times New Roman" w:cs="Times New Roman"/>
          <w:sz w:val="22"/>
          <w:szCs w:val="22"/>
        </w:rPr>
        <w:t xml:space="preserve"> the spread of the virus. </w:t>
      </w:r>
    </w:p>
    <w:p w14:paraId="32F5F919" w14:textId="77777777" w:rsidR="00703AE8" w:rsidRDefault="00703AE8" w:rsidP="00955D4D">
      <w:pPr>
        <w:rPr>
          <w:rFonts w:ascii="Times New Roman" w:eastAsiaTheme="minorEastAsia" w:hAnsi="Times New Roman" w:cs="Times New Roman"/>
          <w:sz w:val="22"/>
          <w:szCs w:val="22"/>
        </w:rPr>
      </w:pPr>
    </w:p>
    <w:p w14:paraId="15D8E638" w14:textId="2AF5F457" w:rsidR="00703AE8" w:rsidRPr="00FF1D5E" w:rsidRDefault="00703AE8" w:rsidP="00703AE8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lastRenderedPageBreak/>
        <w:t xml:space="preserve">Nonlinear model parsimony </w:t>
      </w:r>
      <w:r w:rsidR="00423DBC">
        <w:rPr>
          <w:rFonts w:ascii="Times New Roman" w:hAnsi="Times New Roman" w:cs="Times New Roman"/>
          <w:i/>
          <w:iCs/>
          <w:color w:val="002060"/>
        </w:rPr>
        <w:t>versus linear models</w:t>
      </w:r>
      <w:r>
        <w:rPr>
          <w:rFonts w:ascii="Times New Roman" w:hAnsi="Times New Roman" w:cs="Times New Roman"/>
          <w:i/>
          <w:iCs/>
          <w:color w:val="002060"/>
        </w:rPr>
        <w:t>.</w:t>
      </w:r>
    </w:p>
    <w:p w14:paraId="01018D1E" w14:textId="77777777" w:rsidR="00BE6CFD" w:rsidRDefault="00DB141A" w:rsidP="00955D4D">
      <w:pPr>
        <w:rPr>
          <w:rFonts w:ascii="Times New Roman" w:eastAsiaTheme="minorEastAsia" w:hAnsi="Times New Roman" w:cs="Times New Roman"/>
          <w:sz w:val="22"/>
          <w:szCs w:val="22"/>
        </w:rPr>
      </w:pPr>
      <w:r>
        <w:rPr>
          <w:rFonts w:ascii="Times New Roman" w:eastAsiaTheme="minorEastAsia" w:hAnsi="Times New Roman" w:cs="Times New Roman"/>
          <w:sz w:val="22"/>
          <w:szCs w:val="22"/>
        </w:rPr>
        <w:t xml:space="preserve">Yes. Nonlinear models can sometime be more </w:t>
      </w:r>
      <w:r w:rsidR="003671B0">
        <w:rPr>
          <w:rFonts w:ascii="Times New Roman" w:eastAsiaTheme="minorEastAsia" w:hAnsi="Times New Roman" w:cs="Times New Roman"/>
          <w:sz w:val="22"/>
          <w:szCs w:val="22"/>
        </w:rPr>
        <w:t xml:space="preserve">parsimonious than linear models. </w:t>
      </w:r>
      <w:r w:rsidR="0015096A">
        <w:rPr>
          <w:rFonts w:ascii="Times New Roman" w:eastAsiaTheme="minorEastAsia" w:hAnsi="Times New Roman" w:cs="Times New Roman"/>
          <w:sz w:val="22"/>
          <w:szCs w:val="22"/>
        </w:rPr>
        <w:t>This is because</w:t>
      </w:r>
      <w:r w:rsidR="00FE49B9">
        <w:rPr>
          <w:rFonts w:ascii="Times New Roman" w:eastAsiaTheme="minorEastAsia" w:hAnsi="Times New Roman" w:cs="Times New Roman"/>
          <w:sz w:val="22"/>
          <w:szCs w:val="22"/>
        </w:rPr>
        <w:t xml:space="preserve"> sometimes, nonlinear models </w:t>
      </w:r>
      <w:r w:rsidR="00AD3DDF">
        <w:rPr>
          <w:rFonts w:ascii="Times New Roman" w:eastAsiaTheme="minorEastAsia" w:hAnsi="Times New Roman" w:cs="Times New Roman"/>
          <w:sz w:val="22"/>
          <w:szCs w:val="22"/>
        </w:rPr>
        <w:t xml:space="preserve">tend to </w:t>
      </w:r>
      <w:r w:rsidR="00B0147B">
        <w:rPr>
          <w:rFonts w:ascii="Times New Roman" w:eastAsiaTheme="minorEastAsia" w:hAnsi="Times New Roman" w:cs="Times New Roman"/>
          <w:sz w:val="22"/>
          <w:szCs w:val="22"/>
        </w:rPr>
        <w:t>fit</w:t>
      </w:r>
      <w:r w:rsidR="00AD3DDF">
        <w:rPr>
          <w:rFonts w:ascii="Times New Roman" w:eastAsiaTheme="minorEastAsia" w:hAnsi="Times New Roman" w:cs="Times New Roman"/>
          <w:sz w:val="22"/>
          <w:szCs w:val="22"/>
        </w:rPr>
        <w:t xml:space="preserve"> certain </w:t>
      </w:r>
      <w:r w:rsidR="00B0147B">
        <w:rPr>
          <w:rFonts w:ascii="Times New Roman" w:eastAsiaTheme="minorEastAsia" w:hAnsi="Times New Roman" w:cs="Times New Roman"/>
          <w:sz w:val="22"/>
          <w:szCs w:val="22"/>
        </w:rPr>
        <w:t xml:space="preserve">occurrences more accurately than linear models, </w:t>
      </w:r>
      <w:r w:rsidR="006F1E26">
        <w:rPr>
          <w:rFonts w:ascii="Times New Roman" w:eastAsiaTheme="minorEastAsia" w:hAnsi="Times New Roman" w:cs="Times New Roman"/>
          <w:sz w:val="22"/>
          <w:szCs w:val="22"/>
        </w:rPr>
        <w:t xml:space="preserve">even </w:t>
      </w:r>
      <w:r w:rsidR="00B0147B">
        <w:rPr>
          <w:rFonts w:ascii="Times New Roman" w:eastAsiaTheme="minorEastAsia" w:hAnsi="Times New Roman" w:cs="Times New Roman"/>
          <w:sz w:val="22"/>
          <w:szCs w:val="22"/>
        </w:rPr>
        <w:t xml:space="preserve">using fewer parameters. </w:t>
      </w:r>
      <w:r w:rsidR="00506D71">
        <w:rPr>
          <w:rFonts w:ascii="Times New Roman" w:eastAsiaTheme="minorEastAsia" w:hAnsi="Times New Roman" w:cs="Times New Roman"/>
          <w:sz w:val="22"/>
          <w:szCs w:val="22"/>
        </w:rPr>
        <w:t>Using growth rate as and example, a linear model that depicts growth ra</w:t>
      </w:r>
      <w:r w:rsidR="001D0A06">
        <w:rPr>
          <w:rFonts w:ascii="Times New Roman" w:eastAsiaTheme="minorEastAsia" w:hAnsi="Times New Roman" w:cs="Times New Roman"/>
          <w:sz w:val="22"/>
          <w:szCs w:val="22"/>
        </w:rPr>
        <w:t>te</w:t>
      </w:r>
      <w:r w:rsidR="00F77A0E">
        <w:rPr>
          <w:rFonts w:ascii="Times New Roman" w:eastAsiaTheme="minorEastAsia" w:hAnsi="Times New Roman" w:cs="Times New Roman"/>
          <w:sz w:val="22"/>
          <w:szCs w:val="22"/>
        </w:rPr>
        <w:t xml:space="preserve"> can be </w:t>
      </w:r>
      <w:r w:rsidR="00BE6CFD">
        <w:rPr>
          <w:rFonts w:ascii="Times New Roman" w:eastAsiaTheme="minorEastAsia" w:hAnsi="Times New Roman" w:cs="Times New Roman"/>
          <w:sz w:val="22"/>
          <w:szCs w:val="22"/>
        </w:rPr>
        <w:t xml:space="preserve">represented using the following equation: </w:t>
      </w:r>
    </w:p>
    <w:p w14:paraId="49A8C950" w14:textId="0D06DDB2" w:rsidR="00703AE8" w:rsidRDefault="00000000" w:rsidP="0033425F">
      <w:pPr>
        <w:jc w:val="center"/>
        <w:rPr>
          <w:rFonts w:ascii="Times New Roman" w:eastAsiaTheme="minorEastAsia" w:hAnsi="Times New Roman" w:cs="Times New Roman"/>
        </w:rPr>
      </w:pPr>
      <m:oMath>
        <m:sSub>
          <m:sSubPr>
            <m:ctrlPr>
              <w:rPr>
                <w:rFonts w:ascii="Cambria Math" w:eastAsiaTheme="minorEastAsia" w:hAnsi="Cambria Math" w:cs="Times New Roman"/>
                <w:b/>
                <w:bCs/>
                <w:i/>
                <w:sz w:val="22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2"/>
                <w:szCs w:val="22"/>
              </w:rPr>
              <m:t>P</m:t>
            </m:r>
          </m:e>
          <m:sub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2"/>
                <w:szCs w:val="22"/>
              </w:rPr>
              <m:t>t</m:t>
            </m:r>
          </m:sub>
        </m:sSub>
        <m:r>
          <m:rPr>
            <m:sty m:val="bi"/>
          </m:rPr>
          <w:rPr>
            <w:rFonts w:ascii="Cambria Math" w:eastAsiaTheme="minorEastAsia" w:hAnsi="Cambria Math" w:cs="Times New Roman"/>
            <w:sz w:val="22"/>
            <w:szCs w:val="22"/>
          </w:rPr>
          <m:t>=</m:t>
        </m:r>
        <m:sSub>
          <m:sSubPr>
            <m:ctrlPr>
              <w:rPr>
                <w:rFonts w:ascii="Cambria Math" w:eastAsiaTheme="minorEastAsia" w:hAnsi="Cambria Math" w:cs="Times New Roman"/>
                <w:b/>
                <w:bCs/>
                <w:i/>
                <w:sz w:val="22"/>
                <w:szCs w:val="22"/>
              </w:rPr>
            </m:ctrlPr>
          </m:sSubPr>
          <m:e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2"/>
                <w:szCs w:val="22"/>
              </w:rPr>
              <m:t>P</m:t>
            </m:r>
          </m:e>
          <m:sub>
            <m:r>
              <m:rPr>
                <m:sty m:val="bi"/>
              </m:rPr>
              <w:rPr>
                <w:rFonts w:ascii="Cambria Math" w:eastAsiaTheme="minorEastAsia" w:hAnsi="Cambria Math" w:cs="Times New Roman"/>
                <w:sz w:val="22"/>
                <w:szCs w:val="22"/>
              </w:rPr>
              <m:t>0</m:t>
            </m:r>
          </m:sub>
        </m:sSub>
        <m:r>
          <m:rPr>
            <m:sty m:val="bi"/>
          </m:rPr>
          <w:rPr>
            <w:rFonts w:ascii="Cambria Math" w:eastAsiaTheme="minorEastAsia" w:hAnsi="Cambria Math" w:cs="Times New Roman"/>
            <w:sz w:val="22"/>
            <w:szCs w:val="22"/>
          </w:rPr>
          <m:t>+ λt+ ε</m:t>
        </m:r>
      </m:oMath>
      <w:r w:rsidR="0033425F">
        <w:rPr>
          <w:rFonts w:ascii="Times New Roman" w:eastAsiaTheme="minorEastAsia" w:hAnsi="Times New Roman" w:cs="Times New Roman"/>
        </w:rPr>
        <w:t>.</w:t>
      </w:r>
    </w:p>
    <w:p w14:paraId="273B461F" w14:textId="77777777" w:rsidR="00363D39" w:rsidRDefault="006E6B0E" w:rsidP="006E6B0E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This will be a straight line, but w</w:t>
      </w:r>
      <w:r w:rsidR="00075C75">
        <w:rPr>
          <w:rFonts w:ascii="Times New Roman" w:eastAsiaTheme="minorEastAsia" w:hAnsi="Times New Roman" w:cs="Times New Roman"/>
        </w:rPr>
        <w:t>ill not accurately represent an exponential growth rate that can be expressed in the form</w:t>
      </w:r>
      <w:r w:rsidR="00011656">
        <w:rPr>
          <w:rFonts w:ascii="Times New Roman" w:eastAsiaTheme="minorEastAsia" w:hAnsi="Times New Roman" w:cs="Times New Roman"/>
        </w:rPr>
        <w:t xml:space="preserve"> bellow: </w:t>
      </w:r>
    </w:p>
    <w:p w14:paraId="32523384" w14:textId="732C6DB9" w:rsidR="006E6B0E" w:rsidRPr="00933A4F" w:rsidRDefault="00000000" w:rsidP="00933A4F">
      <w:pPr>
        <w:jc w:val="center"/>
        <w:rPr>
          <w:rFonts w:ascii="Times New Roman" w:eastAsiaTheme="minorEastAsia" w:hAnsi="Times New Roman" w:cs="Times New Roman"/>
          <w:b/>
          <w:bCs/>
        </w:rPr>
      </w:pPr>
      <m:oMathPara>
        <m:oMath>
          <m:sSub>
            <m:sSubPr>
              <m:ctrlPr>
                <w:rPr>
                  <w:rFonts w:ascii="Cambria Math" w:eastAsiaTheme="minorEastAsia" w:hAnsi="Cambria Math" w:cs="Times New Roman"/>
                  <w:b/>
                  <w:bCs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P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t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 w:cs="Times New Roman"/>
            </w:rPr>
            <m:t xml:space="preserve">= </m:t>
          </m:r>
          <m:sSub>
            <m:sSubPr>
              <m:ctrlPr>
                <w:rPr>
                  <w:rFonts w:ascii="Cambria Math" w:eastAsiaTheme="minorEastAsia" w:hAnsi="Cambria Math" w:cs="Times New Roman"/>
                  <w:b/>
                  <w:bCs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P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 w:cs="Times New Roman"/>
                  <w:b/>
                  <w:bCs/>
                  <w:i/>
                </w:rPr>
              </m:ctrlPr>
            </m:sSupPr>
            <m:e>
              <m:r>
                <m:rPr>
                  <m:sty m:val="bi"/>
                </m:rPr>
                <w:rPr>
                  <w:rFonts w:ascii="Cambria Math" w:hAnsi="Cambria Math" w:cs="Times New Roman"/>
                </w:rPr>
                <m:t>e</m:t>
              </m:r>
            </m:e>
            <m:sup>
              <m:r>
                <m:rPr>
                  <m:sty m:val="bi"/>
                </m:rPr>
                <w:rPr>
                  <w:rFonts w:ascii="Cambria Math" w:hAnsi="Cambria Math" w:cs="Times New Roman"/>
                </w:rPr>
                <m:t>-λt</m:t>
              </m:r>
            </m:sup>
          </m:sSup>
        </m:oMath>
      </m:oMathPara>
    </w:p>
    <w:p w14:paraId="031C6097" w14:textId="0F929DDE" w:rsidR="00CA79BD" w:rsidRDefault="006F456E" w:rsidP="00955D4D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refore, nonlinear </w:t>
      </w:r>
      <w:r w:rsidR="00CA79BD">
        <w:rPr>
          <w:rFonts w:ascii="Times New Roman" w:eastAsiaTheme="minorEastAsia" w:hAnsi="Times New Roman" w:cs="Times New Roman"/>
        </w:rPr>
        <w:t>models can be mor parsimonious than linear models.</w:t>
      </w:r>
    </w:p>
    <w:p w14:paraId="6AA902A1" w14:textId="77777777" w:rsidR="00071C87" w:rsidRDefault="00071C87" w:rsidP="00955D4D">
      <w:pPr>
        <w:rPr>
          <w:rFonts w:ascii="Times New Roman" w:eastAsiaTheme="minorEastAsia" w:hAnsi="Times New Roman" w:cs="Times New Roman"/>
        </w:rPr>
      </w:pPr>
    </w:p>
    <w:p w14:paraId="34BD2D64" w14:textId="29924C21" w:rsidR="00CA79BD" w:rsidRPr="00FF1D5E" w:rsidRDefault="00AC5894" w:rsidP="00CA79BD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Surrogate data and nonlinearity.</w:t>
      </w:r>
    </w:p>
    <w:p w14:paraId="38945DCE" w14:textId="7B1C84CF" w:rsidR="00CA79BD" w:rsidRDefault="00D9583D" w:rsidP="00955D4D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S</w:t>
      </w:r>
      <w:r w:rsidR="00E21421">
        <w:rPr>
          <w:rFonts w:ascii="Times New Roman" w:eastAsiaTheme="minorEastAsia" w:hAnsi="Times New Roman" w:cs="Times New Roman"/>
        </w:rPr>
        <w:t>urrogate data i</w:t>
      </w:r>
      <w:r w:rsidR="000A564D">
        <w:rPr>
          <w:rFonts w:ascii="Times New Roman" w:eastAsiaTheme="minorEastAsia" w:hAnsi="Times New Roman" w:cs="Times New Roman"/>
        </w:rPr>
        <w:t>s</w:t>
      </w:r>
      <w:r w:rsidR="00ED00B7">
        <w:rPr>
          <w:rFonts w:ascii="Times New Roman" w:eastAsiaTheme="minorEastAsia" w:hAnsi="Times New Roman" w:cs="Times New Roman"/>
        </w:rPr>
        <w:t xml:space="preserve"> generated that </w:t>
      </w:r>
      <w:r w:rsidR="00085D08">
        <w:rPr>
          <w:rFonts w:ascii="Times New Roman" w:eastAsiaTheme="minorEastAsia" w:hAnsi="Times New Roman" w:cs="Times New Roman"/>
        </w:rPr>
        <w:t xml:space="preserve">keeps the baseline properties of </w:t>
      </w:r>
      <w:r w:rsidR="009238D6">
        <w:rPr>
          <w:rFonts w:ascii="Times New Roman" w:eastAsiaTheme="minorEastAsia" w:hAnsi="Times New Roman" w:cs="Times New Roman"/>
        </w:rPr>
        <w:t xml:space="preserve">a distribution like the </w:t>
      </w:r>
      <w:r w:rsidR="009238D6" w:rsidRPr="009238D6">
        <w:rPr>
          <w:rFonts w:ascii="Times New Roman" w:eastAsiaTheme="minorEastAsia" w:hAnsi="Times New Roman" w:cs="Times New Roman"/>
        </w:rPr>
        <w:t>mean, variance, and correlation structure</w:t>
      </w:r>
      <w:r w:rsidR="009238D6">
        <w:rPr>
          <w:rFonts w:ascii="Times New Roman" w:eastAsiaTheme="minorEastAsia" w:hAnsi="Times New Roman" w:cs="Times New Roman"/>
        </w:rPr>
        <w:t xml:space="preserve">, but </w:t>
      </w:r>
      <w:r w:rsidR="00D51143">
        <w:rPr>
          <w:rFonts w:ascii="Times New Roman" w:eastAsiaTheme="minorEastAsia" w:hAnsi="Times New Roman" w:cs="Times New Roman"/>
        </w:rPr>
        <w:t>might leave out specific patterns, and is used to test</w:t>
      </w:r>
      <w:r w:rsidR="00A1332E">
        <w:rPr>
          <w:rFonts w:ascii="Times New Roman" w:eastAsiaTheme="minorEastAsia" w:hAnsi="Times New Roman" w:cs="Times New Roman"/>
        </w:rPr>
        <w:t xml:space="preserve"> for nonlinearity. </w:t>
      </w:r>
      <w:r w:rsidR="009E0C9D">
        <w:rPr>
          <w:rFonts w:ascii="Times New Roman" w:eastAsiaTheme="minorEastAsia" w:hAnsi="Times New Roman" w:cs="Times New Roman"/>
        </w:rPr>
        <w:t xml:space="preserve">This test is done by comparing </w:t>
      </w:r>
      <w:r w:rsidR="000F4D65">
        <w:rPr>
          <w:rFonts w:ascii="Times New Roman" w:eastAsiaTheme="minorEastAsia" w:hAnsi="Times New Roman" w:cs="Times New Roman"/>
        </w:rPr>
        <w:t>surrogate</w:t>
      </w:r>
      <w:r w:rsidR="004F3115">
        <w:rPr>
          <w:rFonts w:ascii="Times New Roman" w:eastAsiaTheme="minorEastAsia" w:hAnsi="Times New Roman" w:cs="Times New Roman"/>
        </w:rPr>
        <w:t>s</w:t>
      </w:r>
      <w:r w:rsidR="000F4D65">
        <w:rPr>
          <w:rFonts w:ascii="Times New Roman" w:eastAsiaTheme="minorEastAsia" w:hAnsi="Times New Roman" w:cs="Times New Roman"/>
        </w:rPr>
        <w:t xml:space="preserve"> to the original data, and </w:t>
      </w:r>
      <w:proofErr w:type="gramStart"/>
      <w:r w:rsidR="000F4D65">
        <w:rPr>
          <w:rFonts w:ascii="Times New Roman" w:eastAsiaTheme="minorEastAsia" w:hAnsi="Times New Roman" w:cs="Times New Roman"/>
        </w:rPr>
        <w:t>on the basis of</w:t>
      </w:r>
      <w:proofErr w:type="gramEnd"/>
      <w:r w:rsidR="000F4D65">
        <w:rPr>
          <w:rFonts w:ascii="Times New Roman" w:eastAsiaTheme="minorEastAsia" w:hAnsi="Times New Roman" w:cs="Times New Roman"/>
        </w:rPr>
        <w:t xml:space="preserve"> a </w:t>
      </w:r>
      <w:r w:rsidR="00E6672F">
        <w:rPr>
          <w:rFonts w:ascii="Times New Roman" w:eastAsiaTheme="minorEastAsia" w:hAnsi="Times New Roman" w:cs="Times New Roman"/>
        </w:rPr>
        <w:t>given hypothesis</w:t>
      </w:r>
      <w:r w:rsidR="000F4D65">
        <w:rPr>
          <w:rFonts w:ascii="Times New Roman" w:eastAsiaTheme="minorEastAsia" w:hAnsi="Times New Roman" w:cs="Times New Roman"/>
        </w:rPr>
        <w:t>,</w:t>
      </w:r>
      <w:r w:rsidR="00C83C4E">
        <w:rPr>
          <w:rFonts w:ascii="Times New Roman" w:eastAsiaTheme="minorEastAsia" w:hAnsi="Times New Roman" w:cs="Times New Roman"/>
        </w:rPr>
        <w:t xml:space="preserve"> verted for linearity.</w:t>
      </w:r>
      <w:r w:rsidR="000F4D65">
        <w:rPr>
          <w:rFonts w:ascii="Times New Roman" w:eastAsiaTheme="minorEastAsia" w:hAnsi="Times New Roman" w:cs="Times New Roman"/>
        </w:rPr>
        <w:t xml:space="preserve"> </w:t>
      </w:r>
      <w:r w:rsidR="002A19C0">
        <w:rPr>
          <w:rFonts w:ascii="Times New Roman" w:eastAsiaTheme="minorEastAsia" w:hAnsi="Times New Roman" w:cs="Times New Roman"/>
        </w:rPr>
        <w:t xml:space="preserve">Therefore, the characteristics preserved by </w:t>
      </w:r>
      <w:r w:rsidR="009D7324">
        <w:rPr>
          <w:rFonts w:ascii="Times New Roman" w:eastAsiaTheme="minorEastAsia" w:hAnsi="Times New Roman" w:cs="Times New Roman"/>
        </w:rPr>
        <w:t>during surrogate generation include:</w:t>
      </w:r>
      <w:r w:rsidR="00A1332E">
        <w:rPr>
          <w:rFonts w:ascii="Times New Roman" w:eastAsiaTheme="minorEastAsia" w:hAnsi="Times New Roman" w:cs="Times New Roman"/>
        </w:rPr>
        <w:t xml:space="preserve"> </w:t>
      </w:r>
    </w:p>
    <w:p w14:paraId="6BAFD64C" w14:textId="262176C4" w:rsidR="00D9583D" w:rsidRPr="00B9397E" w:rsidRDefault="00392744" w:rsidP="00B9397E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The distribution: Properties that define the distribution li</w:t>
      </w:r>
      <w:r w:rsidR="00F66998">
        <w:rPr>
          <w:rFonts w:ascii="Times New Roman" w:eastAsiaTheme="minorEastAsia" w:hAnsi="Times New Roman" w:cs="Times New Roman"/>
        </w:rPr>
        <w:t xml:space="preserve">ke the mean and variance are preserved. </w:t>
      </w:r>
    </w:p>
    <w:p w14:paraId="27CDD54D" w14:textId="7A070FF6" w:rsidR="00D9583D" w:rsidRDefault="00992FA1" w:rsidP="00F66998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Auto </w:t>
      </w:r>
      <w:r w:rsidR="00D9583D" w:rsidRPr="00F66998">
        <w:rPr>
          <w:rFonts w:ascii="Times New Roman" w:eastAsiaTheme="minorEastAsia" w:hAnsi="Times New Roman" w:cs="Times New Roman"/>
        </w:rPr>
        <w:t>correlation</w:t>
      </w:r>
      <w:r>
        <w:rPr>
          <w:rFonts w:ascii="Times New Roman" w:eastAsiaTheme="minorEastAsia" w:hAnsi="Times New Roman" w:cs="Times New Roman"/>
        </w:rPr>
        <w:t>:</w:t>
      </w:r>
      <w:r w:rsidR="00CB66D0">
        <w:rPr>
          <w:rFonts w:ascii="Times New Roman" w:eastAsiaTheme="minorEastAsia" w:hAnsi="Times New Roman" w:cs="Times New Roman"/>
        </w:rPr>
        <w:t xml:space="preserve"> </w:t>
      </w:r>
      <w:r w:rsidR="005A4CD8">
        <w:rPr>
          <w:rFonts w:ascii="Times New Roman" w:eastAsiaTheme="minorEastAsia" w:hAnsi="Times New Roman" w:cs="Times New Roman"/>
        </w:rPr>
        <w:t xml:space="preserve">This is the relationship data points of a distribution have </w:t>
      </w:r>
      <w:r w:rsidR="004411A6">
        <w:rPr>
          <w:rFonts w:ascii="Times New Roman" w:eastAsiaTheme="minorEastAsia" w:hAnsi="Times New Roman" w:cs="Times New Roman"/>
        </w:rPr>
        <w:t xml:space="preserve">with past data points in a time series. </w:t>
      </w:r>
    </w:p>
    <w:p w14:paraId="73267878" w14:textId="754623D0" w:rsidR="00A850F2" w:rsidRDefault="00A21B30" w:rsidP="00A850F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By preserving these characteristics, we ensure that the surrogates have the base line representation of the</w:t>
      </w:r>
      <w:r w:rsidR="007256C6">
        <w:rPr>
          <w:rFonts w:ascii="Times New Roman" w:eastAsiaTheme="minorEastAsia" w:hAnsi="Times New Roman" w:cs="Times New Roman"/>
        </w:rPr>
        <w:t xml:space="preserve"> model they were generated from. </w:t>
      </w:r>
    </w:p>
    <w:p w14:paraId="6A46EB41" w14:textId="377F70E1" w:rsidR="009D7687" w:rsidRDefault="009D7687" w:rsidP="00A850F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wo surrogate techniques include: </w:t>
      </w:r>
    </w:p>
    <w:p w14:paraId="30DEA8A5" w14:textId="4BD7608D" w:rsidR="000D5A53" w:rsidRDefault="00A742A3" w:rsidP="00A742A3">
      <w:pPr>
        <w:pStyle w:val="ListParagraph"/>
        <w:numPr>
          <w:ilvl w:val="0"/>
          <w:numId w:val="32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Random shuffl</w:t>
      </w:r>
      <w:r w:rsidR="00F262A2">
        <w:rPr>
          <w:rFonts w:ascii="Times New Roman" w:eastAsiaTheme="minorEastAsia" w:hAnsi="Times New Roman" w:cs="Times New Roman"/>
        </w:rPr>
        <w:t>e</w:t>
      </w:r>
      <w:r>
        <w:rPr>
          <w:rFonts w:ascii="Times New Roman" w:eastAsiaTheme="minorEastAsia" w:hAnsi="Times New Roman" w:cs="Times New Roman"/>
        </w:rPr>
        <w:t>:</w:t>
      </w:r>
      <w:r w:rsidR="00F262A2">
        <w:rPr>
          <w:rFonts w:ascii="Times New Roman" w:eastAsiaTheme="minorEastAsia" w:hAnsi="Times New Roman" w:cs="Times New Roman"/>
        </w:rPr>
        <w:t xml:space="preserve"> This i</w:t>
      </w:r>
      <w:r w:rsidR="00697B22">
        <w:rPr>
          <w:rFonts w:ascii="Times New Roman" w:eastAsiaTheme="minorEastAsia" w:hAnsi="Times New Roman" w:cs="Times New Roman"/>
        </w:rPr>
        <w:t>s a techn</w:t>
      </w:r>
      <w:r w:rsidR="00903896">
        <w:rPr>
          <w:rFonts w:ascii="Times New Roman" w:eastAsiaTheme="minorEastAsia" w:hAnsi="Times New Roman" w:cs="Times New Roman"/>
        </w:rPr>
        <w:t>ique that creates surrogates by shuffling the original data</w:t>
      </w:r>
      <w:r w:rsidR="006C35E3">
        <w:rPr>
          <w:rFonts w:ascii="Times New Roman" w:eastAsiaTheme="minorEastAsia" w:hAnsi="Times New Roman" w:cs="Times New Roman"/>
        </w:rPr>
        <w:t>. Th</w:t>
      </w:r>
      <w:r w:rsidR="00604035">
        <w:rPr>
          <w:rFonts w:ascii="Times New Roman" w:eastAsiaTheme="minorEastAsia" w:hAnsi="Times New Roman" w:cs="Times New Roman"/>
        </w:rPr>
        <w:t xml:space="preserve">e </w:t>
      </w:r>
      <w:r w:rsidR="003C1593">
        <w:rPr>
          <w:rFonts w:ascii="Times New Roman" w:eastAsiaTheme="minorEastAsia" w:hAnsi="Times New Roman" w:cs="Times New Roman"/>
        </w:rPr>
        <w:t xml:space="preserve">original distribution structure is </w:t>
      </w:r>
      <w:r w:rsidR="00ED54DB">
        <w:rPr>
          <w:rFonts w:ascii="Times New Roman" w:eastAsiaTheme="minorEastAsia" w:hAnsi="Times New Roman" w:cs="Times New Roman"/>
        </w:rPr>
        <w:t>maintained;</w:t>
      </w:r>
      <w:r w:rsidR="003C1593">
        <w:rPr>
          <w:rFonts w:ascii="Times New Roman" w:eastAsiaTheme="minorEastAsia" w:hAnsi="Times New Roman" w:cs="Times New Roman"/>
        </w:rPr>
        <w:t xml:space="preserve"> </w:t>
      </w:r>
      <w:proofErr w:type="gramStart"/>
      <w:r w:rsidR="003C1593">
        <w:rPr>
          <w:rFonts w:ascii="Times New Roman" w:eastAsiaTheme="minorEastAsia" w:hAnsi="Times New Roman" w:cs="Times New Roman"/>
        </w:rPr>
        <w:t>however</w:t>
      </w:r>
      <w:proofErr w:type="gramEnd"/>
      <w:r w:rsidR="003C1593">
        <w:rPr>
          <w:rFonts w:ascii="Times New Roman" w:eastAsiaTheme="minorEastAsia" w:hAnsi="Times New Roman" w:cs="Times New Roman"/>
        </w:rPr>
        <w:t xml:space="preserve"> </w:t>
      </w:r>
      <w:r w:rsidR="002F0B9B">
        <w:rPr>
          <w:rFonts w:ascii="Times New Roman" w:eastAsiaTheme="minorEastAsia" w:hAnsi="Times New Roman" w:cs="Times New Roman"/>
        </w:rPr>
        <w:t>the linear correlation is destroyed</w:t>
      </w:r>
      <w:r w:rsidR="00ED54DB">
        <w:rPr>
          <w:rFonts w:ascii="Times New Roman" w:eastAsiaTheme="minorEastAsia" w:hAnsi="Times New Roman" w:cs="Times New Roman"/>
        </w:rPr>
        <w:t xml:space="preserve">. </w:t>
      </w:r>
    </w:p>
    <w:p w14:paraId="25DB8E04" w14:textId="7AEB066A" w:rsidR="00ED54DB" w:rsidRPr="00A742A3" w:rsidRDefault="00FF46F1" w:rsidP="00A742A3">
      <w:pPr>
        <w:pStyle w:val="ListParagraph"/>
        <w:numPr>
          <w:ilvl w:val="0"/>
          <w:numId w:val="32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Random Phases</w:t>
      </w:r>
      <w:r w:rsidR="0039273D">
        <w:rPr>
          <w:rFonts w:ascii="Times New Roman" w:eastAsiaTheme="minorEastAsia" w:hAnsi="Times New Roman" w:cs="Times New Roman"/>
        </w:rPr>
        <w:t xml:space="preserve">: This technic is used to preserve linear correlation and is obtained by </w:t>
      </w:r>
      <w:r w:rsidR="00642980">
        <w:rPr>
          <w:rFonts w:ascii="Times New Roman" w:eastAsiaTheme="minorEastAsia" w:hAnsi="Times New Roman" w:cs="Times New Roman"/>
        </w:rPr>
        <w:t>applying the inverse furrier transform</w:t>
      </w:r>
      <w:r w:rsidR="00053C84">
        <w:rPr>
          <w:rFonts w:ascii="Times New Roman" w:eastAsiaTheme="minorEastAsia" w:hAnsi="Times New Roman" w:cs="Times New Roman"/>
        </w:rPr>
        <w:t xml:space="preserve"> on the modules of the furrier transform of the original data</w:t>
      </w:r>
      <w:r w:rsidR="002C0D76">
        <w:rPr>
          <w:rFonts w:ascii="Times New Roman" w:eastAsiaTheme="minorEastAsia" w:hAnsi="Times New Roman" w:cs="Times New Roman"/>
        </w:rPr>
        <w:t xml:space="preserve"> wit new uniform random phases. </w:t>
      </w:r>
    </w:p>
    <w:p w14:paraId="21F68770" w14:textId="77777777" w:rsidR="005D3E3D" w:rsidRDefault="005D3E3D" w:rsidP="00955D4D">
      <w:pPr>
        <w:rPr>
          <w:rFonts w:ascii="Times New Roman" w:eastAsiaTheme="minorEastAsia" w:hAnsi="Times New Roman" w:cs="Times New Roman"/>
        </w:rPr>
      </w:pPr>
    </w:p>
    <w:p w14:paraId="4FD50D5F" w14:textId="20F4BAB2" w:rsidR="00EF2428" w:rsidRPr="00EF2428" w:rsidRDefault="00EF2428" w:rsidP="00EF2428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 xml:space="preserve">Information, entropy and Mutual information. </w:t>
      </w:r>
    </w:p>
    <w:p w14:paraId="71FED596" w14:textId="2C96E2C1" w:rsidR="005D3E3D" w:rsidRDefault="008E2B34" w:rsidP="00955D4D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Inform</w:t>
      </w:r>
      <w:r w:rsidR="00E61E05">
        <w:rPr>
          <w:rFonts w:ascii="Times New Roman" w:eastAsiaTheme="minorEastAsia" w:hAnsi="Times New Roman" w:cs="Times New Roman"/>
        </w:rPr>
        <w:t>atio</w:t>
      </w:r>
      <w:r w:rsidR="000627E2">
        <w:rPr>
          <w:rFonts w:ascii="Times New Roman" w:eastAsiaTheme="minorEastAsia" w:hAnsi="Times New Roman" w:cs="Times New Roman"/>
        </w:rPr>
        <w:t xml:space="preserve">n in the context of information theory </w:t>
      </w:r>
      <w:r w:rsidR="000511B9">
        <w:rPr>
          <w:rFonts w:ascii="Times New Roman" w:eastAsiaTheme="minorEastAsia" w:hAnsi="Times New Roman" w:cs="Times New Roman"/>
        </w:rPr>
        <w:t>refers to the degree of knowledge gained by observing an out</w:t>
      </w:r>
      <w:r w:rsidR="00CC609C">
        <w:rPr>
          <w:rFonts w:ascii="Times New Roman" w:eastAsiaTheme="minorEastAsia" w:hAnsi="Times New Roman" w:cs="Times New Roman"/>
        </w:rPr>
        <w:t xml:space="preserve">come, or the </w:t>
      </w:r>
      <w:r w:rsidR="0031741B">
        <w:rPr>
          <w:rFonts w:ascii="Times New Roman" w:eastAsiaTheme="minorEastAsia" w:hAnsi="Times New Roman" w:cs="Times New Roman"/>
        </w:rPr>
        <w:t xml:space="preserve">how much an outcome reduces uncertainty. It can be represented </w:t>
      </w:r>
      <w:r w:rsidR="008B5244">
        <w:rPr>
          <w:rFonts w:ascii="Times New Roman" w:eastAsiaTheme="minorEastAsia" w:hAnsi="Times New Roman" w:cs="Times New Roman"/>
        </w:rPr>
        <w:t>by the following formular</w:t>
      </w:r>
      <w:r w:rsidR="00A944A7">
        <w:rPr>
          <w:rFonts w:ascii="Times New Roman" w:eastAsiaTheme="minorEastAsia" w:hAnsi="Times New Roman" w:cs="Times New Roman"/>
        </w:rPr>
        <w:t xml:space="preserve"> below</w:t>
      </w:r>
      <w:r w:rsidR="00554C8D">
        <w:rPr>
          <w:rFonts w:ascii="Times New Roman" w:eastAsiaTheme="minorEastAsia" w:hAnsi="Times New Roman" w:cs="Times New Roman"/>
        </w:rPr>
        <w:t>.</w:t>
      </w:r>
    </w:p>
    <w:p w14:paraId="69C09385" w14:textId="512C90A6" w:rsidR="008B5244" w:rsidRPr="00DD1A4B" w:rsidRDefault="00DD1A4B" w:rsidP="00955D4D">
      <w:pPr>
        <w:rPr>
          <w:rFonts w:ascii="Times New Roman" w:eastAsiaTheme="minorEastAsia" w:hAnsi="Times New Roman" w:cs="Times New Roman"/>
          <w:b/>
          <w:bCs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 w:cs="Times New Roman"/>
            </w:rPr>
            <m:t>I</m:t>
          </m:r>
          <m:d>
            <m:dPr>
              <m:ctrlPr>
                <w:rPr>
                  <w:rFonts w:ascii="Cambria Math" w:eastAsiaTheme="minorEastAsia" w:hAnsi="Cambria Math" w:cs="Times New Roman"/>
                  <w:b/>
                  <w:bCs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p</m:t>
              </m:r>
            </m:e>
          </m:d>
          <m:r>
            <m:rPr>
              <m:sty m:val="bi"/>
            </m:rPr>
            <w:rPr>
              <w:rFonts w:ascii="Cambria Math" w:eastAsiaTheme="minorEastAsia" w:hAnsi="Cambria Math" w:cs="Times New Roman"/>
            </w:rPr>
            <m:t>= -</m:t>
          </m:r>
          <m:r>
            <m:rPr>
              <m:sty m:val="b"/>
            </m:rPr>
            <w:rPr>
              <w:rFonts w:ascii="Cambria Math" w:eastAsiaTheme="minorEastAsia" w:hAnsi="Cambria Math" w:cs="Times New Roman"/>
            </w:rPr>
            <m:t>log⁡</m:t>
          </m:r>
          <m:r>
            <m:rPr>
              <m:sty m:val="bi"/>
            </m:rPr>
            <w:rPr>
              <w:rFonts w:ascii="Cambria Math" w:eastAsiaTheme="minorEastAsia" w:hAnsi="Cambria Math" w:cs="Times New Roman"/>
            </w:rPr>
            <m:t>(p)</m:t>
          </m:r>
        </m:oMath>
      </m:oMathPara>
    </w:p>
    <w:p w14:paraId="222ED072" w14:textId="40163D13" w:rsidR="00DD1A4B" w:rsidRDefault="00554C8D" w:rsidP="00955D4D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lastRenderedPageBreak/>
        <w:t xml:space="preserve">where p is the probability of an event and I, the information </w:t>
      </w:r>
      <w:r w:rsidR="00CA43AF">
        <w:rPr>
          <w:rFonts w:ascii="Times New Roman" w:eastAsiaTheme="minorEastAsia" w:hAnsi="Times New Roman" w:cs="Times New Roman"/>
        </w:rPr>
        <w:t>obtained with the occurrence of that event</w:t>
      </w:r>
      <w:r w:rsidR="000579F4">
        <w:rPr>
          <w:rFonts w:ascii="Times New Roman" w:eastAsiaTheme="minorEastAsia" w:hAnsi="Times New Roman" w:cs="Times New Roman"/>
        </w:rPr>
        <w:t xml:space="preserve">, where </w:t>
      </w:r>
      <m:oMath>
        <m:r>
          <w:rPr>
            <w:rFonts w:ascii="Cambria Math" w:eastAsiaTheme="minorEastAsia" w:hAnsi="Cambria Math" w:cs="Times New Roman"/>
          </w:rPr>
          <m:t>I</m:t>
        </m:r>
        <m:d>
          <m:dPr>
            <m:ctrlPr>
              <w:rPr>
                <w:rFonts w:ascii="Cambria Math" w:eastAsiaTheme="minorEastAsia" w:hAnsi="Cambria Math" w:cs="Times New Roman"/>
                <w:i/>
              </w:rPr>
            </m:ctrlPr>
          </m:dPr>
          <m:e>
            <m:r>
              <w:rPr>
                <w:rFonts w:ascii="Cambria Math" w:eastAsiaTheme="minorEastAsia" w:hAnsi="Cambria Math" w:cs="Times New Roman"/>
              </w:rPr>
              <m:t>1</m:t>
            </m:r>
          </m:e>
        </m:d>
        <m:r>
          <w:rPr>
            <w:rFonts w:ascii="Cambria Math" w:eastAsiaTheme="minorEastAsia" w:hAnsi="Cambria Math" w:cs="Times New Roman"/>
          </w:rPr>
          <m:t>=0 and I</m:t>
        </m:r>
        <m:d>
          <m:dPr>
            <m:ctrlPr>
              <w:rPr>
                <w:rFonts w:ascii="Cambria Math" w:eastAsiaTheme="minorEastAsia" w:hAnsi="Cambria Math" w:cs="Times New Roman"/>
                <w:i/>
              </w:rPr>
            </m:ctrlPr>
          </m:dPr>
          <m:e>
            <m:r>
              <w:rPr>
                <w:rFonts w:ascii="Cambria Math" w:eastAsiaTheme="minorEastAsia" w:hAnsi="Cambria Math" w:cs="Times New Roman"/>
              </w:rPr>
              <m:t>p</m:t>
            </m:r>
          </m:e>
        </m:d>
        <m:r>
          <w:rPr>
            <w:rFonts w:ascii="Cambria Math" w:eastAsiaTheme="minorEastAsia" w:hAnsi="Cambria Math" w:cs="Times New Roman"/>
          </w:rPr>
          <m:t>≥0</m:t>
        </m:r>
      </m:oMath>
      <w:r w:rsidR="003B3492">
        <w:rPr>
          <w:rFonts w:ascii="Times New Roman" w:eastAsiaTheme="minorEastAsia" w:hAnsi="Times New Roman" w:cs="Times New Roman"/>
        </w:rPr>
        <w:t xml:space="preserve">. </w:t>
      </w:r>
    </w:p>
    <w:p w14:paraId="019FF288" w14:textId="7E093E19" w:rsidR="003B3492" w:rsidRDefault="00F1446D" w:rsidP="00955D4D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Entropy is </w:t>
      </w:r>
      <w:r w:rsidR="00012948">
        <w:rPr>
          <w:rFonts w:ascii="Times New Roman" w:eastAsiaTheme="minorEastAsia" w:hAnsi="Times New Roman" w:cs="Times New Roman"/>
        </w:rPr>
        <w:t>a measure of the degree of disorderliness</w:t>
      </w:r>
      <w:r w:rsidR="000F647B">
        <w:rPr>
          <w:rFonts w:ascii="Times New Roman" w:eastAsiaTheme="minorEastAsia" w:hAnsi="Times New Roman" w:cs="Times New Roman"/>
        </w:rPr>
        <w:t>, or unpredictability of a system or random variable.</w:t>
      </w:r>
      <w:r w:rsidR="00CC091F">
        <w:rPr>
          <w:rFonts w:ascii="Times New Roman" w:eastAsiaTheme="minorEastAsia" w:hAnsi="Times New Roman" w:cs="Times New Roman"/>
        </w:rPr>
        <w:t xml:space="preserve"> </w:t>
      </w:r>
      <w:r w:rsidR="004A29E2">
        <w:rPr>
          <w:rFonts w:ascii="Times New Roman" w:eastAsiaTheme="minorEastAsia" w:hAnsi="Times New Roman" w:cs="Times New Roman"/>
        </w:rPr>
        <w:t xml:space="preserve">It can be represented using the equation </w:t>
      </w:r>
      <w:r w:rsidR="00F80F4B">
        <w:rPr>
          <w:rFonts w:ascii="Times New Roman" w:eastAsiaTheme="minorEastAsia" w:hAnsi="Times New Roman" w:cs="Times New Roman"/>
        </w:rPr>
        <w:t>below.</w:t>
      </w:r>
      <w:r w:rsidR="004A29E2">
        <w:rPr>
          <w:rFonts w:ascii="Times New Roman" w:eastAsiaTheme="minorEastAsia" w:hAnsi="Times New Roman" w:cs="Times New Roman"/>
        </w:rPr>
        <w:t xml:space="preserve"> </w:t>
      </w:r>
    </w:p>
    <w:p w14:paraId="355E7B90" w14:textId="1D07B73F" w:rsidR="004A29E2" w:rsidRPr="00F80F4B" w:rsidRDefault="00F80F4B" w:rsidP="00955D4D">
      <w:pPr>
        <w:rPr>
          <w:rFonts w:ascii="Times New Roman" w:eastAsiaTheme="minorEastAsia" w:hAnsi="Times New Roman" w:cs="Times New Roman"/>
          <w:b/>
          <w:bCs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 w:cs="Times New Roman"/>
            </w:rPr>
            <m:t>H</m:t>
          </m:r>
          <m:d>
            <m:dPr>
              <m:ctrlPr>
                <w:rPr>
                  <w:rFonts w:ascii="Cambria Math" w:eastAsiaTheme="minorEastAsia" w:hAnsi="Cambria Math" w:cs="Times New Roman"/>
                  <w:b/>
                  <w:bCs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x</m:t>
              </m:r>
            </m:e>
          </m:d>
          <m:r>
            <m:rPr>
              <m:sty m:val="bi"/>
            </m:rPr>
            <w:rPr>
              <w:rFonts w:ascii="Cambria Math" w:eastAsiaTheme="minorEastAsia" w:hAnsi="Cambria Math" w:cs="Times New Roman"/>
            </w:rPr>
            <m:t>= -</m:t>
          </m:r>
          <m:nary>
            <m:naryPr>
              <m:chr m:val="∑"/>
              <m:ctrlPr>
                <w:rPr>
                  <w:rFonts w:ascii="Cambria Math" w:eastAsiaTheme="minorEastAsia" w:hAnsi="Cambria Math" w:cs="Times New Roman"/>
                  <w:b/>
                  <w:bCs/>
                  <w:i/>
                </w:rPr>
              </m:ctrlPr>
            </m:naryPr>
            <m:sub>
              <m:r>
                <m:rPr>
                  <m:sty m:val="bi"/>
                </m:rPr>
                <w:rPr>
                  <w:rFonts w:ascii="Cambria Math" w:hAnsi="Cambria Math" w:cs="Times New Roman"/>
                </w:rPr>
                <m:t>i=0</m:t>
              </m:r>
            </m:sub>
            <m:sup>
              <m:r>
                <m:rPr>
                  <m:sty m:val="bi"/>
                </m:rPr>
                <w:rPr>
                  <w:rFonts w:ascii="Cambria Math" w:hAnsi="Cambria Math" w:cs="Times New Roman"/>
                </w:rPr>
                <m:t>n</m:t>
              </m:r>
            </m:sup>
            <m:e>
              <m:r>
                <m:rPr>
                  <m:sty m:val="bi"/>
                </m:rPr>
                <w:rPr>
                  <w:rFonts w:ascii="Cambria Math" w:eastAsiaTheme="minorEastAsia" w:hAnsi="Cambria Math" w:cs="Times New Roman"/>
                </w:rPr>
                <m:t>P(x)lnP(x)</m:t>
              </m:r>
            </m:e>
          </m:nary>
        </m:oMath>
      </m:oMathPara>
    </w:p>
    <w:p w14:paraId="3CA25F7B" w14:textId="1ECC3D23" w:rsidR="000F647B" w:rsidRDefault="00271B81" w:rsidP="00955D4D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Entropy is </w:t>
      </w:r>
      <w:r w:rsidR="008B1C09">
        <w:rPr>
          <w:rFonts w:ascii="Times New Roman" w:eastAsiaTheme="minorEastAsia" w:hAnsi="Times New Roman" w:cs="Times New Roman"/>
        </w:rPr>
        <w:t>very useful in determining regularity or predictability in a system. A system with lower entropy tends to be</w:t>
      </w:r>
      <w:r w:rsidR="00B9237B">
        <w:rPr>
          <w:rFonts w:ascii="Times New Roman" w:eastAsiaTheme="minorEastAsia" w:hAnsi="Times New Roman" w:cs="Times New Roman"/>
        </w:rPr>
        <w:t xml:space="preserve"> more predictable or follows a pattern compared to </w:t>
      </w:r>
      <w:r w:rsidR="0060445F">
        <w:rPr>
          <w:rFonts w:ascii="Times New Roman" w:eastAsiaTheme="minorEastAsia" w:hAnsi="Times New Roman" w:cs="Times New Roman"/>
        </w:rPr>
        <w:t>system with higher entropy reflecting much randomness</w:t>
      </w:r>
      <w:r w:rsidR="008A020D">
        <w:rPr>
          <w:rFonts w:ascii="Times New Roman" w:eastAsiaTheme="minorEastAsia" w:hAnsi="Times New Roman" w:cs="Times New Roman"/>
        </w:rPr>
        <w:t xml:space="preserve">. Entropy is very useful in </w:t>
      </w:r>
      <w:r w:rsidR="007F0724">
        <w:rPr>
          <w:rFonts w:ascii="Times New Roman" w:eastAsiaTheme="minorEastAsia" w:hAnsi="Times New Roman" w:cs="Times New Roman"/>
        </w:rPr>
        <w:t>f</w:t>
      </w:r>
      <w:r w:rsidR="008644F6">
        <w:rPr>
          <w:rFonts w:ascii="Times New Roman" w:eastAsiaTheme="minorEastAsia" w:hAnsi="Times New Roman" w:cs="Times New Roman"/>
        </w:rPr>
        <w:t>inancial markets</w:t>
      </w:r>
      <w:r w:rsidR="007F0724">
        <w:rPr>
          <w:rFonts w:ascii="Times New Roman" w:eastAsiaTheme="minorEastAsia" w:hAnsi="Times New Roman" w:cs="Times New Roman"/>
        </w:rPr>
        <w:t xml:space="preserve"> for risk mitigation. </w:t>
      </w:r>
      <w:r w:rsidR="00DD42B8">
        <w:rPr>
          <w:rFonts w:ascii="Times New Roman" w:eastAsiaTheme="minorEastAsia" w:hAnsi="Times New Roman" w:cs="Times New Roman"/>
        </w:rPr>
        <w:t xml:space="preserve">For example, </w:t>
      </w:r>
      <w:r w:rsidR="00A33B40">
        <w:rPr>
          <w:rFonts w:ascii="Times New Roman" w:eastAsiaTheme="minorEastAsia" w:hAnsi="Times New Roman" w:cs="Times New Roman"/>
        </w:rPr>
        <w:t xml:space="preserve">stock prices with lower entropy </w:t>
      </w:r>
      <w:r w:rsidR="008F6BC1">
        <w:rPr>
          <w:rFonts w:ascii="Times New Roman" w:eastAsiaTheme="minorEastAsia" w:hAnsi="Times New Roman" w:cs="Times New Roman"/>
        </w:rPr>
        <w:t xml:space="preserve">are relatively stable and predictable whereas, </w:t>
      </w:r>
      <w:r w:rsidR="008D445B">
        <w:rPr>
          <w:rFonts w:ascii="Times New Roman" w:eastAsiaTheme="minorEastAsia" w:hAnsi="Times New Roman" w:cs="Times New Roman"/>
        </w:rPr>
        <w:t xml:space="preserve">high entropy stock prices are volatile and random. This enhances </w:t>
      </w:r>
      <w:r w:rsidR="00D93273">
        <w:rPr>
          <w:rFonts w:ascii="Times New Roman" w:eastAsiaTheme="minorEastAsia" w:hAnsi="Times New Roman" w:cs="Times New Roman"/>
        </w:rPr>
        <w:t xml:space="preserve">well informed risk mitigation decision making. </w:t>
      </w:r>
    </w:p>
    <w:p w14:paraId="1784DA79" w14:textId="0AF5B26B" w:rsidR="00D93273" w:rsidRDefault="00005327" w:rsidP="00955D4D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Mutual </w:t>
      </w:r>
      <w:r w:rsidR="009B23E7">
        <w:rPr>
          <w:rFonts w:ascii="Times New Roman" w:eastAsiaTheme="minorEastAsia" w:hAnsi="Times New Roman" w:cs="Times New Roman"/>
        </w:rPr>
        <w:t xml:space="preserve">information measures the amount of information provided by a given variable </w:t>
      </w:r>
      <w:r w:rsidR="00D03F87">
        <w:rPr>
          <w:rFonts w:ascii="Times New Roman" w:eastAsiaTheme="minorEastAsia" w:hAnsi="Times New Roman" w:cs="Times New Roman"/>
        </w:rPr>
        <w:t xml:space="preserve">about another variable. It is expressed in the following equation. </w:t>
      </w:r>
    </w:p>
    <w:p w14:paraId="087CD6B6" w14:textId="3F23E4DA" w:rsidR="00D03F87" w:rsidRPr="004D60A7" w:rsidRDefault="004D60A7" w:rsidP="00955D4D">
      <w:pPr>
        <w:rPr>
          <w:rFonts w:ascii="Times New Roman" w:eastAsiaTheme="minorEastAsia" w:hAnsi="Times New Roman" w:cs="Times New Roman"/>
          <w:b/>
          <w:bCs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 w:cs="Times New Roman"/>
            </w:rPr>
            <m:t>I(x,y) = H(x) + H(y) - H(x,y)</m:t>
          </m:r>
        </m:oMath>
      </m:oMathPara>
    </w:p>
    <w:p w14:paraId="3B91BA99" w14:textId="10CBBC68" w:rsidR="00A864DC" w:rsidRDefault="001801CB" w:rsidP="00955D4D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Mutual information permits us determine the </w:t>
      </w:r>
      <w:r w:rsidR="003D2FEE">
        <w:rPr>
          <w:rFonts w:ascii="Times New Roman" w:eastAsiaTheme="minorEastAsia" w:hAnsi="Times New Roman" w:cs="Times New Roman"/>
        </w:rPr>
        <w:t>dependence between feature</w:t>
      </w:r>
      <w:r w:rsidR="00C92B24">
        <w:rPr>
          <w:rFonts w:ascii="Times New Roman" w:eastAsiaTheme="minorEastAsia" w:hAnsi="Times New Roman" w:cs="Times New Roman"/>
        </w:rPr>
        <w:t>s</w:t>
      </w:r>
      <w:r w:rsidR="003D2FEE">
        <w:rPr>
          <w:rFonts w:ascii="Times New Roman" w:eastAsiaTheme="minorEastAsia" w:hAnsi="Times New Roman" w:cs="Times New Roman"/>
        </w:rPr>
        <w:t xml:space="preserve">, and </w:t>
      </w:r>
      <w:r w:rsidR="00C92B24">
        <w:rPr>
          <w:rFonts w:ascii="Times New Roman" w:eastAsiaTheme="minorEastAsia" w:hAnsi="Times New Roman" w:cs="Times New Roman"/>
        </w:rPr>
        <w:t xml:space="preserve">between target variable and features. </w:t>
      </w:r>
      <w:r w:rsidR="002E5B9B">
        <w:rPr>
          <w:rFonts w:ascii="Times New Roman" w:eastAsiaTheme="minorEastAsia" w:hAnsi="Times New Roman" w:cs="Times New Roman"/>
        </w:rPr>
        <w:t xml:space="preserve">Mutual information can be used to </w:t>
      </w:r>
      <w:r w:rsidR="00AB235D">
        <w:rPr>
          <w:rFonts w:ascii="Times New Roman" w:eastAsiaTheme="minorEastAsia" w:hAnsi="Times New Roman" w:cs="Times New Roman"/>
        </w:rPr>
        <w:t>assess</w:t>
      </w:r>
      <w:r w:rsidR="002E5B9B">
        <w:rPr>
          <w:rFonts w:ascii="Times New Roman" w:eastAsiaTheme="minorEastAsia" w:hAnsi="Times New Roman" w:cs="Times New Roman"/>
        </w:rPr>
        <w:t xml:space="preserve"> how </w:t>
      </w:r>
      <w:r w:rsidR="009775DC">
        <w:rPr>
          <w:rFonts w:ascii="Times New Roman" w:eastAsiaTheme="minorEastAsia" w:hAnsi="Times New Roman" w:cs="Times New Roman"/>
        </w:rPr>
        <w:t xml:space="preserve">relevant a feature is as features with high mutual information with </w:t>
      </w:r>
      <w:r w:rsidR="00FB1504">
        <w:rPr>
          <w:rFonts w:ascii="Times New Roman" w:eastAsiaTheme="minorEastAsia" w:hAnsi="Times New Roman" w:cs="Times New Roman"/>
        </w:rPr>
        <w:t xml:space="preserve">target carriable will provide more </w:t>
      </w:r>
      <w:r w:rsidR="00785DA7">
        <w:rPr>
          <w:rFonts w:ascii="Times New Roman" w:eastAsiaTheme="minorEastAsia" w:hAnsi="Times New Roman" w:cs="Times New Roman"/>
        </w:rPr>
        <w:t xml:space="preserve">valuable information to a model than one with </w:t>
      </w:r>
      <w:r w:rsidR="00DA5F94">
        <w:rPr>
          <w:rFonts w:ascii="Times New Roman" w:eastAsiaTheme="minorEastAsia" w:hAnsi="Times New Roman" w:cs="Times New Roman"/>
        </w:rPr>
        <w:t>lower mutual information.</w:t>
      </w:r>
    </w:p>
    <w:p w14:paraId="0BF3C494" w14:textId="77777777" w:rsidR="00A864DC" w:rsidRDefault="00A864DC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br w:type="page"/>
      </w:r>
    </w:p>
    <w:p w14:paraId="1FB89C80" w14:textId="69F616E0" w:rsidR="0049162F" w:rsidRDefault="00A864DC" w:rsidP="0049162F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Question 2: CLASSIFICATION TREES </w:t>
      </w:r>
    </w:p>
    <w:p w14:paraId="4AC834B3" w14:textId="6C687749" w:rsidR="000F647B" w:rsidRPr="002E42BC" w:rsidRDefault="002E42BC" w:rsidP="002E42BC">
      <w:p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2</w:t>
      </w:r>
      <w:r w:rsidRPr="002E42BC">
        <w:rPr>
          <w:rFonts w:ascii="Times New Roman" w:hAnsi="Times New Roman" w:cs="Times New Roman"/>
          <w:i/>
          <w:iCs/>
          <w:color w:val="002060"/>
        </w:rPr>
        <w:t>.1</w:t>
      </w:r>
      <w:r w:rsidRPr="002E42BC">
        <w:rPr>
          <w:rFonts w:ascii="Times New Roman" w:hAnsi="Times New Roman" w:cs="Times New Roman"/>
          <w:i/>
          <w:iCs/>
          <w:color w:val="002060"/>
        </w:rPr>
        <w:tab/>
      </w:r>
      <w:r w:rsidR="009E250A" w:rsidRPr="002E42BC">
        <w:rPr>
          <w:rFonts w:ascii="Times New Roman" w:hAnsi="Times New Roman" w:cs="Times New Roman"/>
          <w:i/>
          <w:iCs/>
          <w:color w:val="002060"/>
        </w:rPr>
        <w:t xml:space="preserve">Decision Tree Components. </w:t>
      </w:r>
    </w:p>
    <w:p w14:paraId="2C964EA2" w14:textId="71243684" w:rsidR="009E250A" w:rsidRDefault="00231616" w:rsidP="009E250A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A decision tree</w:t>
      </w:r>
      <w:r w:rsidR="00DA0C3C">
        <w:rPr>
          <w:rFonts w:ascii="Times New Roman" w:eastAsiaTheme="minorEastAsia" w:hAnsi="Times New Roman" w:cs="Times New Roman"/>
        </w:rPr>
        <w:fldChar w:fldCharType="begin"/>
      </w:r>
      <w:r w:rsidR="00DA0C3C">
        <w:rPr>
          <w:rFonts w:ascii="Times New Roman" w:eastAsiaTheme="minorEastAsia" w:hAnsi="Times New Roman" w:cs="Times New Roman"/>
        </w:rPr>
        <w:instrText xml:space="preserve"> ADDIN ZOTERO_ITEM CSL_CITATION {"citationID":"9FOjy8kS","properties":{"formattedCitation":"[4]","plainCitation":"[4]","noteIndex":0},"citationItems":[{"id":198,"uris":["http://zotero.org/users/14711598/items/26YPXKHK"],"itemData":{"id":198,"type":"webpage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AI-ML-DS","title":"Decision Tree","URL":"https://www.geeksforgeeks.org/decision-tree/","accessed":{"date-parts":[["2024",11,16]]},"issued":{"date-parts":[["2017",10,16]]}}}],"schema":"https://github.com/citation-style-language/schema/raw/master/csl-citation.json"} </w:instrText>
      </w:r>
      <w:r w:rsidR="00DA0C3C">
        <w:rPr>
          <w:rFonts w:ascii="Times New Roman" w:eastAsiaTheme="minorEastAsia" w:hAnsi="Times New Roman" w:cs="Times New Roman"/>
        </w:rPr>
        <w:fldChar w:fldCharType="separate"/>
      </w:r>
      <w:r w:rsidR="00DA0C3C" w:rsidRPr="00DA0C3C">
        <w:rPr>
          <w:rFonts w:ascii="Times New Roman" w:hAnsi="Times New Roman" w:cs="Times New Roman"/>
        </w:rPr>
        <w:t>[4]</w:t>
      </w:r>
      <w:r w:rsidR="00DA0C3C">
        <w:rPr>
          <w:rFonts w:ascii="Times New Roman" w:eastAsiaTheme="minorEastAsia" w:hAnsi="Times New Roman" w:cs="Times New Roman"/>
        </w:rPr>
        <w:fldChar w:fldCharType="end"/>
      </w:r>
      <w:r>
        <w:rPr>
          <w:rFonts w:ascii="Times New Roman" w:eastAsiaTheme="minorEastAsia" w:hAnsi="Times New Roman" w:cs="Times New Roman"/>
        </w:rPr>
        <w:t xml:space="preserve"> </w:t>
      </w:r>
      <w:r w:rsidR="00B06F27">
        <w:rPr>
          <w:rFonts w:ascii="Times New Roman" w:eastAsiaTheme="minorEastAsia" w:hAnsi="Times New Roman" w:cs="Times New Roman"/>
        </w:rPr>
        <w:t xml:space="preserve">is a </w:t>
      </w:r>
      <w:r w:rsidR="009E336F">
        <w:rPr>
          <w:rFonts w:ascii="Times New Roman" w:eastAsiaTheme="minorEastAsia" w:hAnsi="Times New Roman" w:cs="Times New Roman"/>
        </w:rPr>
        <w:t>t</w:t>
      </w:r>
      <w:r w:rsidR="00292B57">
        <w:rPr>
          <w:rFonts w:ascii="Times New Roman" w:eastAsiaTheme="minorEastAsia" w:hAnsi="Times New Roman" w:cs="Times New Roman"/>
        </w:rPr>
        <w:t xml:space="preserve">ree-like decision making </w:t>
      </w:r>
      <w:r w:rsidR="006335E5">
        <w:rPr>
          <w:rFonts w:ascii="Times New Roman" w:eastAsiaTheme="minorEastAsia" w:hAnsi="Times New Roman" w:cs="Times New Roman"/>
        </w:rPr>
        <w:t>struct</w:t>
      </w:r>
      <w:r w:rsidR="00991AE4">
        <w:rPr>
          <w:rFonts w:ascii="Times New Roman" w:eastAsiaTheme="minorEastAsia" w:hAnsi="Times New Roman" w:cs="Times New Roman"/>
        </w:rPr>
        <w:t>ure</w:t>
      </w:r>
      <w:r w:rsidR="00596D03">
        <w:rPr>
          <w:rFonts w:ascii="Times New Roman" w:eastAsiaTheme="minorEastAsia" w:hAnsi="Times New Roman" w:cs="Times New Roman"/>
        </w:rPr>
        <w:t xml:space="preserve"> </w:t>
      </w:r>
      <w:r w:rsidR="00292B57">
        <w:rPr>
          <w:rFonts w:ascii="Times New Roman" w:eastAsiaTheme="minorEastAsia" w:hAnsi="Times New Roman" w:cs="Times New Roman"/>
        </w:rPr>
        <w:t>achieved by</w:t>
      </w:r>
      <w:r w:rsidR="009E574E">
        <w:rPr>
          <w:rFonts w:ascii="Times New Roman" w:eastAsiaTheme="minorEastAsia" w:hAnsi="Times New Roman" w:cs="Times New Roman"/>
        </w:rPr>
        <w:t xml:space="preserve"> using observed values </w:t>
      </w:r>
      <w:r w:rsidR="00E00A08">
        <w:rPr>
          <w:rFonts w:ascii="Times New Roman" w:eastAsiaTheme="minorEastAsia" w:hAnsi="Times New Roman" w:cs="Times New Roman"/>
        </w:rPr>
        <w:t>from features</w:t>
      </w:r>
      <w:r w:rsidR="009E2F54">
        <w:rPr>
          <w:rFonts w:ascii="Times New Roman" w:eastAsiaTheme="minorEastAsia" w:hAnsi="Times New Roman" w:cs="Times New Roman"/>
        </w:rPr>
        <w:t xml:space="preserve"> in a data set. It </w:t>
      </w:r>
      <w:r w:rsidR="00812630">
        <w:rPr>
          <w:rFonts w:ascii="Times New Roman" w:eastAsiaTheme="minorEastAsia" w:hAnsi="Times New Roman" w:cs="Times New Roman"/>
        </w:rPr>
        <w:t>has the following structure:</w:t>
      </w:r>
    </w:p>
    <w:p w14:paraId="7FE73FF3" w14:textId="2DD38A37" w:rsidR="00812630" w:rsidRDefault="000A7F9B" w:rsidP="00812630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Nodes: </w:t>
      </w:r>
      <w:r w:rsidR="00FA0BE6">
        <w:rPr>
          <w:rFonts w:ascii="Times New Roman" w:eastAsiaTheme="minorEastAsia" w:hAnsi="Times New Roman" w:cs="Times New Roman"/>
        </w:rPr>
        <w:t xml:space="preserve">These are the point </w:t>
      </w:r>
      <w:r w:rsidR="00F74F50">
        <w:rPr>
          <w:rFonts w:ascii="Times New Roman" w:eastAsiaTheme="minorEastAsia" w:hAnsi="Times New Roman" w:cs="Times New Roman"/>
        </w:rPr>
        <w:t xml:space="preserve">on the tree where decisions are made. We have the root node </w:t>
      </w:r>
      <w:r w:rsidR="001D6BC9">
        <w:rPr>
          <w:rFonts w:ascii="Times New Roman" w:eastAsiaTheme="minorEastAsia" w:hAnsi="Times New Roman" w:cs="Times New Roman"/>
        </w:rPr>
        <w:t>with is the very first point of decision making in a decision tree</w:t>
      </w:r>
      <w:r w:rsidR="00C11676">
        <w:rPr>
          <w:rFonts w:ascii="Times New Roman" w:eastAsiaTheme="minorEastAsia" w:hAnsi="Times New Roman" w:cs="Times New Roman"/>
        </w:rPr>
        <w:t xml:space="preserve">, and it represents the entire data set. The internal node are </w:t>
      </w:r>
      <w:r w:rsidR="00727D8F">
        <w:rPr>
          <w:rFonts w:ascii="Times New Roman" w:eastAsiaTheme="minorEastAsia" w:hAnsi="Times New Roman" w:cs="Times New Roman"/>
        </w:rPr>
        <w:t xml:space="preserve">the nodes after the </w:t>
      </w:r>
      <w:r w:rsidR="009B4D1C">
        <w:rPr>
          <w:rFonts w:ascii="Times New Roman" w:eastAsiaTheme="minorEastAsia" w:hAnsi="Times New Roman" w:cs="Times New Roman"/>
        </w:rPr>
        <w:t xml:space="preserve">root node that perform a </w:t>
      </w:r>
      <w:r w:rsidR="00EA16D6">
        <w:rPr>
          <w:rFonts w:ascii="Times New Roman" w:eastAsiaTheme="minorEastAsia" w:hAnsi="Times New Roman" w:cs="Times New Roman"/>
        </w:rPr>
        <w:t>decision based on one of the parameters of the data set.</w:t>
      </w:r>
    </w:p>
    <w:p w14:paraId="732EE06C" w14:textId="628444F0" w:rsidR="00C11676" w:rsidRDefault="00AA05C7" w:rsidP="00812630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Branches: These are the paths</w:t>
      </w:r>
      <w:r w:rsidR="00DA7C8D">
        <w:rPr>
          <w:rFonts w:ascii="Times New Roman" w:eastAsiaTheme="minorEastAsia" w:hAnsi="Times New Roman" w:cs="Times New Roman"/>
        </w:rPr>
        <w:t xml:space="preserve"> or outcomes</w:t>
      </w:r>
      <w:r>
        <w:rPr>
          <w:rFonts w:ascii="Times New Roman" w:eastAsiaTheme="minorEastAsia" w:hAnsi="Times New Roman" w:cs="Times New Roman"/>
        </w:rPr>
        <w:t xml:space="preserve"> taken</w:t>
      </w:r>
      <w:r w:rsidR="00262BC4">
        <w:rPr>
          <w:rFonts w:ascii="Times New Roman" w:eastAsiaTheme="minorEastAsia" w:hAnsi="Times New Roman" w:cs="Times New Roman"/>
        </w:rPr>
        <w:t xml:space="preserve"> after a decision at a node has been made</w:t>
      </w:r>
      <w:r w:rsidR="00DA7C8D">
        <w:rPr>
          <w:rFonts w:ascii="Times New Roman" w:eastAsiaTheme="minorEastAsia" w:hAnsi="Times New Roman" w:cs="Times New Roman"/>
        </w:rPr>
        <w:t>. Branches may lead to another node</w:t>
      </w:r>
      <w:r w:rsidR="00B23FEA">
        <w:rPr>
          <w:rFonts w:ascii="Times New Roman" w:eastAsiaTheme="minorEastAsia" w:hAnsi="Times New Roman" w:cs="Times New Roman"/>
        </w:rPr>
        <w:t xml:space="preserve"> (internal or leafy node)</w:t>
      </w:r>
    </w:p>
    <w:p w14:paraId="30278458" w14:textId="71893084" w:rsidR="007F745E" w:rsidRDefault="007F745E" w:rsidP="00812630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Leafy nodes: These are special kind of node </w:t>
      </w:r>
      <w:r w:rsidR="008405EE">
        <w:rPr>
          <w:rFonts w:ascii="Times New Roman" w:eastAsiaTheme="minorEastAsia" w:hAnsi="Times New Roman" w:cs="Times New Roman"/>
        </w:rPr>
        <w:t xml:space="preserve">representing the final decision taken by the model. No further splitting is done here. </w:t>
      </w:r>
    </w:p>
    <w:p w14:paraId="5F12CD62" w14:textId="52E99427" w:rsidR="0076746D" w:rsidRDefault="004862D8" w:rsidP="004862D8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In decision trees, pruning is the act of reducing</w:t>
      </w:r>
      <w:r w:rsidR="001E5EB5">
        <w:rPr>
          <w:rFonts w:ascii="Times New Roman" w:eastAsiaTheme="minorEastAsia" w:hAnsi="Times New Roman" w:cs="Times New Roman"/>
        </w:rPr>
        <w:t xml:space="preserve"> a tree’s size by cutting down</w:t>
      </w:r>
      <w:r>
        <w:rPr>
          <w:rFonts w:ascii="Times New Roman" w:eastAsiaTheme="minorEastAsia" w:hAnsi="Times New Roman" w:cs="Times New Roman"/>
        </w:rPr>
        <w:t xml:space="preserve"> </w:t>
      </w:r>
      <w:r w:rsidR="001E5EB5">
        <w:rPr>
          <w:rFonts w:ascii="Times New Roman" w:eastAsiaTheme="minorEastAsia" w:hAnsi="Times New Roman" w:cs="Times New Roman"/>
        </w:rPr>
        <w:t xml:space="preserve">the number of nodes to ensure that only representative </w:t>
      </w:r>
      <w:r w:rsidR="008274A4">
        <w:rPr>
          <w:rFonts w:ascii="Times New Roman" w:eastAsiaTheme="minorEastAsia" w:hAnsi="Times New Roman" w:cs="Times New Roman"/>
        </w:rPr>
        <w:t>node</w:t>
      </w:r>
      <w:r w:rsidR="00A625C9">
        <w:rPr>
          <w:rFonts w:ascii="Times New Roman" w:eastAsiaTheme="minorEastAsia" w:hAnsi="Times New Roman" w:cs="Times New Roman"/>
        </w:rPr>
        <w:t>s</w:t>
      </w:r>
      <w:r w:rsidR="008274A4">
        <w:rPr>
          <w:rFonts w:ascii="Times New Roman" w:eastAsiaTheme="minorEastAsia" w:hAnsi="Times New Roman" w:cs="Times New Roman"/>
        </w:rPr>
        <w:t xml:space="preserve"> </w:t>
      </w:r>
      <w:r w:rsidR="00A625C9">
        <w:rPr>
          <w:rFonts w:ascii="Times New Roman" w:eastAsiaTheme="minorEastAsia" w:hAnsi="Times New Roman" w:cs="Times New Roman"/>
        </w:rPr>
        <w:t>are</w:t>
      </w:r>
      <w:r w:rsidR="008274A4">
        <w:rPr>
          <w:rFonts w:ascii="Times New Roman" w:eastAsiaTheme="minorEastAsia" w:hAnsi="Times New Roman" w:cs="Times New Roman"/>
        </w:rPr>
        <w:t xml:space="preserve"> kept that </w:t>
      </w:r>
      <w:r w:rsidR="00A479BC">
        <w:rPr>
          <w:rFonts w:ascii="Times New Roman" w:eastAsiaTheme="minorEastAsia" w:hAnsi="Times New Roman" w:cs="Times New Roman"/>
        </w:rPr>
        <w:t>provides getter predictability power to the system</w:t>
      </w:r>
      <w:r w:rsidR="00BD64C9">
        <w:rPr>
          <w:rFonts w:ascii="Times New Roman" w:eastAsiaTheme="minorEastAsia" w:hAnsi="Times New Roman" w:cs="Times New Roman"/>
        </w:rPr>
        <w:fldChar w:fldCharType="begin"/>
      </w:r>
      <w:r w:rsidR="00BD64C9">
        <w:rPr>
          <w:rFonts w:ascii="Times New Roman" w:eastAsiaTheme="minorEastAsia" w:hAnsi="Times New Roman" w:cs="Times New Roman"/>
        </w:rPr>
        <w:instrText xml:space="preserve"> ADDIN ZOTERO_ITEM CSL_CITATION {"citationID":"F9tXMGYT","properties":{"formattedCitation":"[5]","plainCitation":"[5]","noteIndex":0},"citationItems":[{"id":199,"uris":["http://zotero.org/users/14711598/items/EIU6E597"],"itemData":{"id":199,"type":"webpage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AI-ML-DS","title":"Pruning decision trees","URL":"https://www.geeksforgeeks.org/pruning-decision-trees/","accessed":{"date-parts":[["2024",11,19]]},"issued":{"date-parts":[["2024",4,10]]}}}],"schema":"https://github.com/citation-style-language/schema/raw/master/csl-citation.json"} </w:instrText>
      </w:r>
      <w:r w:rsidR="00BD64C9">
        <w:rPr>
          <w:rFonts w:ascii="Times New Roman" w:eastAsiaTheme="minorEastAsia" w:hAnsi="Times New Roman" w:cs="Times New Roman"/>
        </w:rPr>
        <w:fldChar w:fldCharType="separate"/>
      </w:r>
      <w:r w:rsidR="00BD64C9" w:rsidRPr="00BD64C9">
        <w:rPr>
          <w:rFonts w:ascii="Times New Roman" w:hAnsi="Times New Roman" w:cs="Times New Roman"/>
        </w:rPr>
        <w:t>[5]</w:t>
      </w:r>
      <w:r w:rsidR="00BD64C9">
        <w:rPr>
          <w:rFonts w:ascii="Times New Roman" w:eastAsiaTheme="minorEastAsia" w:hAnsi="Times New Roman" w:cs="Times New Roman"/>
        </w:rPr>
        <w:fldChar w:fldCharType="end"/>
      </w:r>
      <w:r w:rsidR="00A479BC">
        <w:rPr>
          <w:rFonts w:ascii="Times New Roman" w:eastAsiaTheme="minorEastAsia" w:hAnsi="Times New Roman" w:cs="Times New Roman"/>
        </w:rPr>
        <w:t xml:space="preserve">. </w:t>
      </w:r>
    </w:p>
    <w:p w14:paraId="3998E5B0" w14:textId="77777777" w:rsidR="00176318" w:rsidRDefault="009B5AF1" w:rsidP="004862D8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Pruning trees enhances model parsimony</w:t>
      </w:r>
      <w:r w:rsidR="00C3373C">
        <w:rPr>
          <w:rFonts w:ascii="Times New Roman" w:eastAsiaTheme="minorEastAsia" w:hAnsi="Times New Roman" w:cs="Times New Roman"/>
        </w:rPr>
        <w:t xml:space="preserve"> by ensuring just </w:t>
      </w:r>
      <w:r w:rsidR="0046324F">
        <w:rPr>
          <w:rFonts w:ascii="Times New Roman" w:eastAsiaTheme="minorEastAsia" w:hAnsi="Times New Roman" w:cs="Times New Roman"/>
        </w:rPr>
        <w:t xml:space="preserve">features that greatly contribute the model are retained. </w:t>
      </w:r>
      <w:r w:rsidR="00284819">
        <w:rPr>
          <w:rFonts w:ascii="Times New Roman" w:eastAsiaTheme="minorEastAsia" w:hAnsi="Times New Roman" w:cs="Times New Roman"/>
        </w:rPr>
        <w:t>It also</w:t>
      </w:r>
      <w:r w:rsidR="00B07F7D">
        <w:rPr>
          <w:rFonts w:ascii="Times New Roman" w:eastAsiaTheme="minorEastAsia" w:hAnsi="Times New Roman" w:cs="Times New Roman"/>
        </w:rPr>
        <w:t xml:space="preserve"> enhances model generalisation </w:t>
      </w:r>
      <w:r w:rsidR="007818F2">
        <w:rPr>
          <w:rFonts w:ascii="Times New Roman" w:eastAsiaTheme="minorEastAsia" w:hAnsi="Times New Roman" w:cs="Times New Roman"/>
        </w:rPr>
        <w:t xml:space="preserve">as thick trees might perform well on training data but not as when exposed to independent data. </w:t>
      </w:r>
      <w:r w:rsidR="006B46BF">
        <w:rPr>
          <w:rFonts w:ascii="Times New Roman" w:eastAsiaTheme="minorEastAsia" w:hAnsi="Times New Roman" w:cs="Times New Roman"/>
        </w:rPr>
        <w:t xml:space="preserve">In pruning, the tree can be simplified and </w:t>
      </w:r>
      <w:r w:rsidR="009F4FC5">
        <w:rPr>
          <w:rFonts w:ascii="Times New Roman" w:eastAsiaTheme="minorEastAsia" w:hAnsi="Times New Roman" w:cs="Times New Roman"/>
        </w:rPr>
        <w:t xml:space="preserve">can lead to an increase in accuracy. </w:t>
      </w:r>
    </w:p>
    <w:p w14:paraId="127DE1FD" w14:textId="77777777" w:rsidR="00176318" w:rsidRDefault="00176318" w:rsidP="004862D8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Decision trees suit several practical applications due to the following reasons:</w:t>
      </w:r>
    </w:p>
    <w:p w14:paraId="45719F68" w14:textId="6D0CDED1" w:rsidR="009E250A" w:rsidRPr="00530F99" w:rsidRDefault="00A5518E" w:rsidP="00D77592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  <w:b/>
          <w:bCs/>
        </w:rPr>
      </w:pPr>
      <w:r>
        <w:rPr>
          <w:rFonts w:ascii="Times New Roman" w:eastAsiaTheme="minorEastAsia" w:hAnsi="Times New Roman" w:cs="Times New Roman"/>
        </w:rPr>
        <w:t>It is</w:t>
      </w:r>
      <w:r w:rsidR="00F1570F">
        <w:rPr>
          <w:rFonts w:ascii="Times New Roman" w:eastAsiaTheme="minorEastAsia" w:hAnsi="Times New Roman" w:cs="Times New Roman"/>
        </w:rPr>
        <w:t xml:space="preserve"> simple and easy to understand</w:t>
      </w:r>
      <w:r w:rsidR="00025459">
        <w:rPr>
          <w:rFonts w:ascii="Times New Roman" w:eastAsiaTheme="minorEastAsia" w:hAnsi="Times New Roman" w:cs="Times New Roman"/>
        </w:rPr>
        <w:t>.</w:t>
      </w:r>
      <w:r w:rsidR="00F1570F">
        <w:rPr>
          <w:rFonts w:ascii="Times New Roman" w:eastAsiaTheme="minorEastAsia" w:hAnsi="Times New Roman" w:cs="Times New Roman"/>
        </w:rPr>
        <w:t xml:space="preserve"> </w:t>
      </w:r>
      <w:r w:rsidR="003A72F3">
        <w:rPr>
          <w:rFonts w:ascii="Times New Roman" w:eastAsiaTheme="minorEastAsia" w:hAnsi="Times New Roman" w:cs="Times New Roman"/>
        </w:rPr>
        <w:t xml:space="preserve">As a </w:t>
      </w:r>
      <w:r w:rsidR="001E296D">
        <w:rPr>
          <w:rFonts w:ascii="Times New Roman" w:eastAsiaTheme="minorEastAsia" w:hAnsi="Times New Roman" w:cs="Times New Roman"/>
        </w:rPr>
        <w:t>result,</w:t>
      </w:r>
      <w:r w:rsidR="003809DD">
        <w:rPr>
          <w:rFonts w:ascii="Times New Roman" w:eastAsiaTheme="minorEastAsia" w:hAnsi="Times New Roman" w:cs="Times New Roman"/>
        </w:rPr>
        <w:t xml:space="preserve"> </w:t>
      </w:r>
      <w:r>
        <w:rPr>
          <w:rFonts w:ascii="Times New Roman" w:eastAsiaTheme="minorEastAsia" w:hAnsi="Times New Roman" w:cs="Times New Roman"/>
        </w:rPr>
        <w:t>it is</w:t>
      </w:r>
      <w:r w:rsidR="003809DD">
        <w:rPr>
          <w:rFonts w:ascii="Times New Roman" w:eastAsiaTheme="minorEastAsia" w:hAnsi="Times New Roman" w:cs="Times New Roman"/>
        </w:rPr>
        <w:t xml:space="preserve"> valuable in </w:t>
      </w:r>
      <w:r w:rsidR="00915349">
        <w:rPr>
          <w:rFonts w:ascii="Times New Roman" w:eastAsiaTheme="minorEastAsia" w:hAnsi="Times New Roman" w:cs="Times New Roman"/>
        </w:rPr>
        <w:t xml:space="preserve">areas that </w:t>
      </w:r>
      <w:r w:rsidR="003809DD">
        <w:rPr>
          <w:rFonts w:ascii="Times New Roman" w:eastAsiaTheme="minorEastAsia" w:hAnsi="Times New Roman" w:cs="Times New Roman"/>
        </w:rPr>
        <w:t>require the decision made to be explainable like in hospitals, finance, to list a few.</w:t>
      </w:r>
    </w:p>
    <w:p w14:paraId="36121BA6" w14:textId="57C474E5" w:rsidR="007D7753" w:rsidRPr="007D7753" w:rsidRDefault="00A5518E" w:rsidP="007D7753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  <w:b/>
          <w:bCs/>
        </w:rPr>
      </w:pPr>
      <w:r>
        <w:rPr>
          <w:rFonts w:ascii="Times New Roman" w:eastAsiaTheme="minorEastAsia" w:hAnsi="Times New Roman" w:cs="Times New Roman"/>
        </w:rPr>
        <w:t>It is versatile: It can be used for both classification and regression purposes.</w:t>
      </w:r>
    </w:p>
    <w:p w14:paraId="55D8B28D" w14:textId="378CC032" w:rsidR="00FA2872" w:rsidRPr="00FA2872" w:rsidRDefault="00FA2872" w:rsidP="00FA2872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  <w:b/>
          <w:bCs/>
        </w:rPr>
      </w:pPr>
      <w:r>
        <w:rPr>
          <w:rFonts w:ascii="Times New Roman" w:eastAsiaTheme="minorEastAsia" w:hAnsi="Times New Roman" w:cs="Times New Roman"/>
        </w:rPr>
        <w:t xml:space="preserve">It can handle complex nonlinear relationships. </w:t>
      </w:r>
    </w:p>
    <w:p w14:paraId="3EAF656E" w14:textId="77777777" w:rsidR="00FA2872" w:rsidRDefault="00FA2872" w:rsidP="00FA2872">
      <w:pPr>
        <w:rPr>
          <w:rFonts w:ascii="Times New Roman" w:eastAsiaTheme="minorEastAsia" w:hAnsi="Times New Roman" w:cs="Times New Roman"/>
          <w:b/>
          <w:bCs/>
        </w:rPr>
      </w:pPr>
    </w:p>
    <w:p w14:paraId="12DD266A" w14:textId="5C61956D" w:rsidR="00FA2872" w:rsidRPr="002E42BC" w:rsidRDefault="002E42BC" w:rsidP="002E42BC">
      <w:pPr>
        <w:pStyle w:val="ListParagraph"/>
        <w:numPr>
          <w:ilvl w:val="1"/>
          <w:numId w:val="41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 xml:space="preserve"> </w:t>
      </w:r>
      <w:r>
        <w:rPr>
          <w:rFonts w:ascii="Times New Roman" w:hAnsi="Times New Roman" w:cs="Times New Roman"/>
          <w:i/>
          <w:iCs/>
          <w:color w:val="002060"/>
        </w:rPr>
        <w:tab/>
      </w:r>
      <w:r w:rsidR="000714C9" w:rsidRPr="002E42BC">
        <w:rPr>
          <w:rFonts w:ascii="Times New Roman" w:hAnsi="Times New Roman" w:cs="Times New Roman"/>
          <w:i/>
          <w:iCs/>
          <w:color w:val="002060"/>
        </w:rPr>
        <w:t xml:space="preserve">Rule based classification </w:t>
      </w:r>
    </w:p>
    <w:p w14:paraId="01054468" w14:textId="1BF3C75A" w:rsidR="00FA2872" w:rsidRDefault="00BB490C" w:rsidP="00FA287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o </w:t>
      </w:r>
      <w:r w:rsidR="00DE3ECD">
        <w:rPr>
          <w:rFonts w:ascii="Times New Roman" w:eastAsiaTheme="minorEastAsia" w:hAnsi="Times New Roman" w:cs="Times New Roman"/>
        </w:rPr>
        <w:t>implement a data driven classifier</w:t>
      </w:r>
      <w:r w:rsidR="00C83A31">
        <w:rPr>
          <w:rFonts w:ascii="Times New Roman" w:eastAsiaTheme="minorEastAsia" w:hAnsi="Times New Roman" w:cs="Times New Roman"/>
        </w:rPr>
        <w:fldChar w:fldCharType="begin"/>
      </w:r>
      <w:r w:rsidR="00C83A31">
        <w:rPr>
          <w:rFonts w:ascii="Times New Roman" w:eastAsiaTheme="minorEastAsia" w:hAnsi="Times New Roman" w:cs="Times New Roman"/>
        </w:rPr>
        <w:instrText xml:space="preserve"> ADDIN ZOTERO_ITEM CSL_CITATION {"citationID":"bXMqYe32","properties":{"formattedCitation":"[6]","plainCitation":"[6]","noteIndex":0},"citationItems":[{"id":201,"uris":["http://zotero.org/users/14711598/items/NZDWYINH"],"itemData":{"id":201,"type":"webpage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AI-ML-DS","title":"Building and Implementing Decision Tree Classifiers with Scikit-Learn: A Comprehensive Guide","title-short":"Building and Implementing Decision Tree Classifiers with Scikit-Learn","URL":"https://www.geeksforgeeks.org/building-and-implementing-decision-tree-classifiers-with-scikit-learn-a-comprehensive-guide/","accessed":{"date-parts":[["2024",11,19]]},"issued":{"date-parts":[["2024",7,2]]}}}],"schema":"https://github.com/citation-style-language/schema/raw/master/csl-citation.json"} </w:instrText>
      </w:r>
      <w:r w:rsidR="00C83A31">
        <w:rPr>
          <w:rFonts w:ascii="Times New Roman" w:eastAsiaTheme="minorEastAsia" w:hAnsi="Times New Roman" w:cs="Times New Roman"/>
        </w:rPr>
        <w:fldChar w:fldCharType="separate"/>
      </w:r>
      <w:r w:rsidR="00C83A31" w:rsidRPr="00C83A31">
        <w:rPr>
          <w:rFonts w:ascii="Times New Roman" w:hAnsi="Times New Roman" w:cs="Times New Roman"/>
        </w:rPr>
        <w:t>[6]</w:t>
      </w:r>
      <w:r w:rsidR="00C83A31">
        <w:rPr>
          <w:rFonts w:ascii="Times New Roman" w:eastAsiaTheme="minorEastAsia" w:hAnsi="Times New Roman" w:cs="Times New Roman"/>
        </w:rPr>
        <w:fldChar w:fldCharType="end"/>
      </w:r>
      <w:r w:rsidR="009F7F95">
        <w:rPr>
          <w:rFonts w:ascii="Times New Roman" w:eastAsiaTheme="minorEastAsia" w:hAnsi="Times New Roman" w:cs="Times New Roman"/>
        </w:rPr>
        <w:t>, we:</w:t>
      </w:r>
    </w:p>
    <w:p w14:paraId="0AD21D4C" w14:textId="77777777" w:rsidR="00762140" w:rsidRDefault="009F7F95" w:rsidP="009F7F95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Begin with the entire data and identify all the </w:t>
      </w:r>
      <w:r w:rsidR="006B2543">
        <w:rPr>
          <w:rFonts w:ascii="Times New Roman" w:eastAsiaTheme="minorEastAsia" w:hAnsi="Times New Roman" w:cs="Times New Roman"/>
        </w:rPr>
        <w:t xml:space="preserve">possible binary decision that can be made </w:t>
      </w:r>
      <w:r w:rsidR="00762140">
        <w:rPr>
          <w:rFonts w:ascii="Times New Roman" w:eastAsiaTheme="minorEastAsia" w:hAnsi="Times New Roman" w:cs="Times New Roman"/>
        </w:rPr>
        <w:t xml:space="preserve">on every predictor: </w:t>
      </w:r>
    </w:p>
    <w:p w14:paraId="7D32F3B6" w14:textId="2239CBA5" w:rsidR="009F7F95" w:rsidRDefault="00BF6CB4" w:rsidP="009F7F95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Now, we select the decision</w:t>
      </w:r>
      <w:r w:rsidR="00593297">
        <w:rPr>
          <w:rFonts w:ascii="Times New Roman" w:eastAsiaTheme="minorEastAsia" w:hAnsi="Times New Roman" w:cs="Times New Roman"/>
        </w:rPr>
        <w:t xml:space="preserve"> or splits</w:t>
      </w:r>
      <w:r>
        <w:rPr>
          <w:rFonts w:ascii="Times New Roman" w:eastAsiaTheme="minorEastAsia" w:hAnsi="Times New Roman" w:cs="Times New Roman"/>
        </w:rPr>
        <w:t xml:space="preserve"> with the best </w:t>
      </w:r>
      <w:r w:rsidR="002B08F6">
        <w:rPr>
          <w:rFonts w:ascii="Times New Roman" w:eastAsiaTheme="minorEastAsia" w:hAnsi="Times New Roman" w:cs="Times New Roman"/>
        </w:rPr>
        <w:t>optimization criterion.</w:t>
      </w:r>
    </w:p>
    <w:p w14:paraId="5E3EAC55" w14:textId="2C84D175" w:rsidR="00593297" w:rsidRDefault="00593297" w:rsidP="009F7F95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We impose the s</w:t>
      </w:r>
      <w:r w:rsidR="00154051">
        <w:rPr>
          <w:rFonts w:ascii="Times New Roman" w:eastAsiaTheme="minorEastAsia" w:hAnsi="Times New Roman" w:cs="Times New Roman"/>
        </w:rPr>
        <w:t xml:space="preserve">plit and repeat the same process for the child node </w:t>
      </w:r>
    </w:p>
    <w:p w14:paraId="41B7535A" w14:textId="735B26D0" w:rsidR="00946672" w:rsidRPr="004826E1" w:rsidRDefault="0022423E" w:rsidP="00946672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At this point, we set a large value </w:t>
      </w:r>
      <w:r w:rsidR="00384435">
        <w:rPr>
          <w:rFonts w:ascii="Times New Roman" w:eastAsiaTheme="minorEastAsia" w:hAnsi="Times New Roman" w:cs="Times New Roman"/>
        </w:rPr>
        <w:t xml:space="preserve">for the maximum number of </w:t>
      </w:r>
      <w:r w:rsidR="00CC639C">
        <w:rPr>
          <w:rFonts w:ascii="Times New Roman" w:eastAsiaTheme="minorEastAsia" w:hAnsi="Times New Roman" w:cs="Times New Roman"/>
        </w:rPr>
        <w:t>splits</w:t>
      </w:r>
      <w:r w:rsidR="00384435">
        <w:rPr>
          <w:rFonts w:ascii="Times New Roman" w:eastAsiaTheme="minorEastAsia" w:hAnsi="Times New Roman" w:cs="Times New Roman"/>
        </w:rPr>
        <w:t xml:space="preserve"> to </w:t>
      </w:r>
      <w:r w:rsidR="00895B08">
        <w:rPr>
          <w:rFonts w:ascii="Times New Roman" w:eastAsiaTheme="minorEastAsia" w:hAnsi="Times New Roman" w:cs="Times New Roman"/>
        </w:rPr>
        <w:t xml:space="preserve">get a big tree. </w:t>
      </w:r>
    </w:p>
    <w:p w14:paraId="0A14D661" w14:textId="49512C79" w:rsidR="00F46588" w:rsidRDefault="00886E65" w:rsidP="0094667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To</w:t>
      </w:r>
      <w:r w:rsidR="00BB75B3">
        <w:rPr>
          <w:rFonts w:ascii="Times New Roman" w:eastAsiaTheme="minorEastAsia" w:hAnsi="Times New Roman" w:cs="Times New Roman"/>
        </w:rPr>
        <w:t xml:space="preserve"> test the validity of the newly implemented model, </w:t>
      </w:r>
      <w:r w:rsidR="00B41CEA">
        <w:rPr>
          <w:rFonts w:ascii="Times New Roman" w:eastAsiaTheme="minorEastAsia" w:hAnsi="Times New Roman" w:cs="Times New Roman"/>
        </w:rPr>
        <w:t xml:space="preserve">we can make use of the following </w:t>
      </w:r>
      <w:r w:rsidR="00BD0477">
        <w:rPr>
          <w:rFonts w:ascii="Times New Roman" w:eastAsiaTheme="minorEastAsia" w:hAnsi="Times New Roman" w:cs="Times New Roman"/>
        </w:rPr>
        <w:t>methods</w:t>
      </w:r>
      <w:r w:rsidR="00F46588">
        <w:rPr>
          <w:rFonts w:ascii="Times New Roman" w:eastAsiaTheme="minorEastAsia" w:hAnsi="Times New Roman" w:cs="Times New Roman"/>
        </w:rPr>
        <w:t>:</w:t>
      </w:r>
    </w:p>
    <w:p w14:paraId="03BF6BF2" w14:textId="311245FA" w:rsidR="00D24414" w:rsidRDefault="00BD0477" w:rsidP="00BD0477">
      <w:pPr>
        <w:pStyle w:val="ListParagraph"/>
        <w:numPr>
          <w:ilvl w:val="0"/>
          <w:numId w:val="42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Cross Validation</w:t>
      </w:r>
      <w:r w:rsidR="00997F2C">
        <w:rPr>
          <w:rFonts w:ascii="Times New Roman" w:eastAsiaTheme="minorEastAsia" w:hAnsi="Times New Roman" w:cs="Times New Roman"/>
        </w:rPr>
        <w:fldChar w:fldCharType="begin"/>
      </w:r>
      <w:r w:rsidR="00997F2C">
        <w:rPr>
          <w:rFonts w:ascii="Times New Roman" w:eastAsiaTheme="minorEastAsia" w:hAnsi="Times New Roman" w:cs="Times New Roman"/>
        </w:rPr>
        <w:instrText xml:space="preserve"> ADDIN ZOTERO_ITEM CSL_CITATION {"citationID":"p2Y2doNW","properties":{"formattedCitation":"[7]","plainCitation":"[7]","noteIndex":0},"citationItems":[{"id":203,"uris":["http://zotero.org/users/14711598/items/E5CEFDAL"],"itemData":{"id":203,"type":"webpage","abstract":"Learning the parameters of a prediction function and testing it on the same data is a methodological mistake: a model that would just repeat the labels of the samples that it has just seen would ha...","container-title":"scikit-learn","language":"en","title":"3.1. Cross-validation: evaluating estimator performance","title-short":"3.1. Cross-validation","URL":"https://scikit-learn/stable/modules/cross_validation.html","accessed":{"date-parts":[["2024",11,19]]}}}],"schema":"https://github.com/citation-style-language/schema/raw/master/csl-citation.json"} </w:instrText>
      </w:r>
      <w:r w:rsidR="00997F2C">
        <w:rPr>
          <w:rFonts w:ascii="Times New Roman" w:eastAsiaTheme="minorEastAsia" w:hAnsi="Times New Roman" w:cs="Times New Roman"/>
        </w:rPr>
        <w:fldChar w:fldCharType="separate"/>
      </w:r>
      <w:r w:rsidR="00997F2C" w:rsidRPr="00997F2C">
        <w:rPr>
          <w:rFonts w:ascii="Times New Roman" w:hAnsi="Times New Roman" w:cs="Times New Roman"/>
        </w:rPr>
        <w:t>[7]</w:t>
      </w:r>
      <w:r w:rsidR="00997F2C">
        <w:rPr>
          <w:rFonts w:ascii="Times New Roman" w:eastAsiaTheme="minorEastAsia" w:hAnsi="Times New Roman" w:cs="Times New Roman"/>
        </w:rPr>
        <w:fldChar w:fldCharType="end"/>
      </w:r>
      <w:r>
        <w:rPr>
          <w:rFonts w:ascii="Times New Roman" w:eastAsiaTheme="minorEastAsia" w:hAnsi="Times New Roman" w:cs="Times New Roman"/>
        </w:rPr>
        <w:t xml:space="preserve">: </w:t>
      </w:r>
      <w:r w:rsidR="00E0345F">
        <w:rPr>
          <w:rFonts w:ascii="Times New Roman" w:eastAsiaTheme="minorEastAsia" w:hAnsi="Times New Roman" w:cs="Times New Roman"/>
        </w:rPr>
        <w:t xml:space="preserve">This is a </w:t>
      </w:r>
      <w:r w:rsidR="00402D9D">
        <w:rPr>
          <w:rFonts w:ascii="Times New Roman" w:eastAsiaTheme="minorEastAsia" w:hAnsi="Times New Roman" w:cs="Times New Roman"/>
        </w:rPr>
        <w:t xml:space="preserve">technic for </w:t>
      </w:r>
      <w:r w:rsidR="00E0345F">
        <w:rPr>
          <w:rFonts w:ascii="Times New Roman" w:eastAsiaTheme="minorEastAsia" w:hAnsi="Times New Roman" w:cs="Times New Roman"/>
        </w:rPr>
        <w:t xml:space="preserve">assessing the performance of </w:t>
      </w:r>
      <w:r w:rsidR="00350534">
        <w:rPr>
          <w:rFonts w:ascii="Times New Roman" w:eastAsiaTheme="minorEastAsia" w:hAnsi="Times New Roman" w:cs="Times New Roman"/>
        </w:rPr>
        <w:t xml:space="preserve">model by splitting data </w:t>
      </w:r>
      <w:r w:rsidR="006A42ED">
        <w:rPr>
          <w:rFonts w:ascii="Times New Roman" w:eastAsiaTheme="minorEastAsia" w:hAnsi="Times New Roman" w:cs="Times New Roman"/>
        </w:rPr>
        <w:t>into two</w:t>
      </w:r>
      <w:r w:rsidR="004936C7">
        <w:rPr>
          <w:rFonts w:ascii="Times New Roman" w:eastAsiaTheme="minorEastAsia" w:hAnsi="Times New Roman" w:cs="Times New Roman"/>
        </w:rPr>
        <w:t xml:space="preserve"> </w:t>
      </w:r>
      <w:r w:rsidR="006A42ED">
        <w:rPr>
          <w:rFonts w:ascii="Times New Roman" w:eastAsiaTheme="minorEastAsia" w:hAnsi="Times New Roman" w:cs="Times New Roman"/>
        </w:rPr>
        <w:t>for</w:t>
      </w:r>
      <w:r w:rsidR="00350534">
        <w:rPr>
          <w:rFonts w:ascii="Times New Roman" w:eastAsiaTheme="minorEastAsia" w:hAnsi="Times New Roman" w:cs="Times New Roman"/>
        </w:rPr>
        <w:t xml:space="preserve"> traini</w:t>
      </w:r>
      <w:r w:rsidR="00402D9D">
        <w:rPr>
          <w:rFonts w:ascii="Times New Roman" w:eastAsiaTheme="minorEastAsia" w:hAnsi="Times New Roman" w:cs="Times New Roman"/>
        </w:rPr>
        <w:t>ng and testing</w:t>
      </w:r>
      <w:r w:rsidR="004936C7">
        <w:rPr>
          <w:rFonts w:ascii="Times New Roman" w:eastAsiaTheme="minorEastAsia" w:hAnsi="Times New Roman" w:cs="Times New Roman"/>
        </w:rPr>
        <w:t xml:space="preserve"> the model. The average performance </w:t>
      </w:r>
      <w:r w:rsidR="004936C7">
        <w:rPr>
          <w:rFonts w:ascii="Times New Roman" w:eastAsiaTheme="minorEastAsia" w:hAnsi="Times New Roman" w:cs="Times New Roman"/>
        </w:rPr>
        <w:lastRenderedPageBreak/>
        <w:t>of the model on the testing data</w:t>
      </w:r>
      <w:r w:rsidR="0039231E">
        <w:rPr>
          <w:rFonts w:ascii="Times New Roman" w:eastAsiaTheme="minorEastAsia" w:hAnsi="Times New Roman" w:cs="Times New Roman"/>
        </w:rPr>
        <w:t xml:space="preserve"> gives use a </w:t>
      </w:r>
      <w:r w:rsidR="00D24414">
        <w:rPr>
          <w:rFonts w:ascii="Times New Roman" w:eastAsiaTheme="minorEastAsia" w:hAnsi="Times New Roman" w:cs="Times New Roman"/>
        </w:rPr>
        <w:t>cross-validation</w:t>
      </w:r>
      <w:r w:rsidR="0039231E">
        <w:rPr>
          <w:rFonts w:ascii="Times New Roman" w:eastAsiaTheme="minorEastAsia" w:hAnsi="Times New Roman" w:cs="Times New Roman"/>
        </w:rPr>
        <w:t xml:space="preserve"> score which </w:t>
      </w:r>
      <w:r w:rsidR="00D24414">
        <w:rPr>
          <w:rFonts w:ascii="Times New Roman" w:eastAsiaTheme="minorEastAsia" w:hAnsi="Times New Roman" w:cs="Times New Roman"/>
        </w:rPr>
        <w:t xml:space="preserve">tells us how accurate our model is. </w:t>
      </w:r>
    </w:p>
    <w:p w14:paraId="64053AD4" w14:textId="5903D997" w:rsidR="00BD0477" w:rsidRPr="00BD0477" w:rsidRDefault="0039231E" w:rsidP="00BD0477">
      <w:pPr>
        <w:pStyle w:val="ListParagraph"/>
        <w:numPr>
          <w:ilvl w:val="0"/>
          <w:numId w:val="42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 </w:t>
      </w:r>
    </w:p>
    <w:p w14:paraId="425B59CF" w14:textId="77777777" w:rsidR="00BD0477" w:rsidRDefault="00BD0477" w:rsidP="00946672">
      <w:pPr>
        <w:rPr>
          <w:rFonts w:ascii="Times New Roman" w:eastAsiaTheme="minorEastAsia" w:hAnsi="Times New Roman" w:cs="Times New Roman"/>
        </w:rPr>
      </w:pPr>
    </w:p>
    <w:p w14:paraId="027FC587" w14:textId="016AC493" w:rsidR="00886E65" w:rsidRDefault="00886E65" w:rsidP="00946672">
      <w:pPr>
        <w:rPr>
          <w:rFonts w:ascii="Times New Roman" w:eastAsiaTheme="minorEastAsia" w:hAnsi="Times New Roman" w:cs="Times New Roman"/>
        </w:rPr>
      </w:pPr>
    </w:p>
    <w:p w14:paraId="4901CFE8" w14:textId="5BF03860" w:rsidR="00637B87" w:rsidRDefault="00637B87" w:rsidP="00637B87">
      <w:pPr>
        <w:pStyle w:val="ListParagraph"/>
        <w:numPr>
          <w:ilvl w:val="1"/>
          <w:numId w:val="41"/>
        </w:numPr>
        <w:rPr>
          <w:rFonts w:ascii="Times New Roman" w:hAnsi="Times New Roman" w:cs="Times New Roman"/>
          <w:i/>
          <w:iCs/>
          <w:color w:val="002060"/>
        </w:rPr>
      </w:pPr>
      <w:r w:rsidRPr="00637B87">
        <w:rPr>
          <w:rFonts w:ascii="Times New Roman" w:hAnsi="Times New Roman" w:cs="Times New Roman"/>
          <w:i/>
          <w:iCs/>
          <w:color w:val="002060"/>
        </w:rPr>
        <w:t>Decision tree on the Titanic Dataset:</w:t>
      </w:r>
    </w:p>
    <w:p w14:paraId="54139470" w14:textId="77777777" w:rsidR="000E4DBC" w:rsidRDefault="00FC1491" w:rsidP="0094667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o construct a decision tree </w:t>
      </w:r>
      <w:r w:rsidR="008E3AED">
        <w:rPr>
          <w:rFonts w:ascii="Times New Roman" w:eastAsiaTheme="minorEastAsia" w:hAnsi="Times New Roman" w:cs="Times New Roman"/>
        </w:rPr>
        <w:t>based on the Titanic dataset, we</w:t>
      </w:r>
      <w:r w:rsidR="000E4DBC">
        <w:rPr>
          <w:rFonts w:ascii="Times New Roman" w:eastAsiaTheme="minorEastAsia" w:hAnsi="Times New Roman" w:cs="Times New Roman"/>
        </w:rPr>
        <w:t>:</w:t>
      </w:r>
    </w:p>
    <w:p w14:paraId="7E34B29F" w14:textId="77777777" w:rsidR="005A246C" w:rsidRDefault="005A246C" w:rsidP="000E4DBC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Import our dataset</w:t>
      </w:r>
    </w:p>
    <w:p w14:paraId="2368A635" w14:textId="63D28E75" w:rsidR="00E63555" w:rsidRDefault="00E63555" w:rsidP="000E4DBC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Extract </w:t>
      </w:r>
      <w:r w:rsidR="00AD74C5">
        <w:rPr>
          <w:rFonts w:ascii="Times New Roman" w:eastAsiaTheme="minorEastAsia" w:hAnsi="Times New Roman" w:cs="Times New Roman"/>
        </w:rPr>
        <w:t xml:space="preserve">independent </w:t>
      </w:r>
      <w:r w:rsidR="0068621D">
        <w:rPr>
          <w:rFonts w:ascii="Times New Roman" w:eastAsiaTheme="minorEastAsia" w:hAnsi="Times New Roman" w:cs="Times New Roman"/>
        </w:rPr>
        <w:t>variables</w:t>
      </w:r>
      <w:r w:rsidR="00AD74C5">
        <w:rPr>
          <w:rFonts w:ascii="Times New Roman" w:eastAsiaTheme="minorEastAsia" w:hAnsi="Times New Roman" w:cs="Times New Roman"/>
        </w:rPr>
        <w:t xml:space="preserve"> </w:t>
      </w:r>
      <w:r w:rsidR="0068621D">
        <w:rPr>
          <w:rFonts w:ascii="Times New Roman" w:eastAsiaTheme="minorEastAsia" w:hAnsi="Times New Roman" w:cs="Times New Roman"/>
        </w:rPr>
        <w:t xml:space="preserve">(gender, age, </w:t>
      </w:r>
      <w:proofErr w:type="spellStart"/>
      <w:r w:rsidR="0068621D">
        <w:rPr>
          <w:rFonts w:ascii="Times New Roman" w:eastAsiaTheme="minorEastAsia" w:hAnsi="Times New Roman" w:cs="Times New Roman"/>
        </w:rPr>
        <w:t>pclass</w:t>
      </w:r>
      <w:proofErr w:type="spellEnd"/>
      <w:r w:rsidR="00AD74C5">
        <w:rPr>
          <w:rFonts w:ascii="Times New Roman" w:eastAsiaTheme="minorEastAsia" w:hAnsi="Times New Roman" w:cs="Times New Roman"/>
        </w:rPr>
        <w:t>) dependent</w:t>
      </w:r>
      <w:r>
        <w:rPr>
          <w:rFonts w:ascii="Times New Roman" w:eastAsiaTheme="minorEastAsia" w:hAnsi="Times New Roman" w:cs="Times New Roman"/>
        </w:rPr>
        <w:t xml:space="preserve"> </w:t>
      </w:r>
      <w:r w:rsidR="0068621D">
        <w:rPr>
          <w:rFonts w:ascii="Times New Roman" w:eastAsiaTheme="minorEastAsia" w:hAnsi="Times New Roman" w:cs="Times New Roman"/>
        </w:rPr>
        <w:t>va</w:t>
      </w:r>
      <w:r w:rsidR="00AD74C5">
        <w:rPr>
          <w:rFonts w:ascii="Times New Roman" w:eastAsiaTheme="minorEastAsia" w:hAnsi="Times New Roman" w:cs="Times New Roman"/>
        </w:rPr>
        <w:t>riable(</w:t>
      </w:r>
      <w:r w:rsidR="00F225E9">
        <w:rPr>
          <w:rFonts w:ascii="Times New Roman" w:eastAsiaTheme="minorEastAsia" w:hAnsi="Times New Roman" w:cs="Times New Roman"/>
        </w:rPr>
        <w:t>survived</w:t>
      </w:r>
      <w:r w:rsidR="00AD74C5">
        <w:rPr>
          <w:rFonts w:ascii="Times New Roman" w:eastAsiaTheme="minorEastAsia" w:hAnsi="Times New Roman" w:cs="Times New Roman"/>
        </w:rPr>
        <w:t>)</w:t>
      </w:r>
    </w:p>
    <w:p w14:paraId="1CD7405A" w14:textId="2A0B4C45" w:rsidR="0059327C" w:rsidRDefault="005A246C" w:rsidP="000E4DBC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Clean data</w:t>
      </w:r>
      <w:r w:rsidR="00777470">
        <w:rPr>
          <w:rFonts w:ascii="Times New Roman" w:eastAsiaTheme="minorEastAsia" w:hAnsi="Times New Roman" w:cs="Times New Roman"/>
        </w:rPr>
        <w:t xml:space="preserve">. Here, we replaced the missing age values with </w:t>
      </w:r>
      <w:r w:rsidR="005A4305">
        <w:rPr>
          <w:rFonts w:ascii="Times New Roman" w:eastAsiaTheme="minorEastAsia" w:hAnsi="Times New Roman" w:cs="Times New Roman"/>
        </w:rPr>
        <w:t xml:space="preserve">the mean age and transformed sex data into categorical </w:t>
      </w:r>
      <w:r w:rsidR="0059327C">
        <w:rPr>
          <w:rFonts w:ascii="Times New Roman" w:eastAsiaTheme="minorEastAsia" w:hAnsi="Times New Roman" w:cs="Times New Roman"/>
        </w:rPr>
        <w:t>data (0 for male and 1 for female</w:t>
      </w:r>
      <w:r w:rsidR="005A4305">
        <w:rPr>
          <w:rFonts w:ascii="Times New Roman" w:eastAsiaTheme="minorEastAsia" w:hAnsi="Times New Roman" w:cs="Times New Roman"/>
        </w:rPr>
        <w:t>)</w:t>
      </w:r>
    </w:p>
    <w:p w14:paraId="553A5DD1" w14:textId="51548024" w:rsidR="00FC1491" w:rsidRDefault="0059327C" w:rsidP="000E4DBC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Employed </w:t>
      </w:r>
      <w:proofErr w:type="spellStart"/>
      <w:r>
        <w:rPr>
          <w:rFonts w:ascii="Times New Roman" w:eastAsiaTheme="minorEastAsia" w:hAnsi="Times New Roman" w:cs="Times New Roman"/>
        </w:rPr>
        <w:t>sklearn’s</w:t>
      </w:r>
      <w:proofErr w:type="spellEnd"/>
      <w:r>
        <w:rPr>
          <w:rFonts w:ascii="Times New Roman" w:eastAsiaTheme="minorEastAsia" w:hAnsi="Times New Roman" w:cs="Times New Roman"/>
        </w:rPr>
        <w:t xml:space="preserve"> </w:t>
      </w:r>
      <w:proofErr w:type="spellStart"/>
      <w:r w:rsidR="00E63555" w:rsidRPr="00E63555">
        <w:rPr>
          <w:rFonts w:ascii="Times New Roman" w:eastAsiaTheme="minorEastAsia" w:hAnsi="Times New Roman" w:cs="Times New Roman"/>
        </w:rPr>
        <w:t>DecisionTreeClassifier</w:t>
      </w:r>
      <w:proofErr w:type="spellEnd"/>
      <w:r w:rsidR="00E63555">
        <w:rPr>
          <w:rFonts w:ascii="Times New Roman" w:eastAsiaTheme="minorEastAsia" w:hAnsi="Times New Roman" w:cs="Times New Roman"/>
        </w:rPr>
        <w:t xml:space="preserve"> and fi</w:t>
      </w:r>
      <w:r w:rsidR="00F225E9">
        <w:rPr>
          <w:rFonts w:ascii="Times New Roman" w:eastAsiaTheme="minorEastAsia" w:hAnsi="Times New Roman" w:cs="Times New Roman"/>
        </w:rPr>
        <w:t>t</w:t>
      </w:r>
      <w:r w:rsidR="008E3AED" w:rsidRPr="000E4DBC">
        <w:rPr>
          <w:rFonts w:ascii="Times New Roman" w:eastAsiaTheme="minorEastAsia" w:hAnsi="Times New Roman" w:cs="Times New Roman"/>
        </w:rPr>
        <w:t xml:space="preserve"> </w:t>
      </w:r>
      <w:r w:rsidR="00F225E9">
        <w:rPr>
          <w:rFonts w:ascii="Times New Roman" w:eastAsiaTheme="minorEastAsia" w:hAnsi="Times New Roman" w:cs="Times New Roman"/>
        </w:rPr>
        <w:t xml:space="preserve">our X and y variables to it. </w:t>
      </w:r>
    </w:p>
    <w:p w14:paraId="5C1A6A9A" w14:textId="2637192C" w:rsidR="00AD04B3" w:rsidRDefault="00AD04B3" w:rsidP="000E4DBC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Using </w:t>
      </w:r>
      <w:proofErr w:type="spellStart"/>
      <w:r w:rsidRPr="00AD04B3">
        <w:rPr>
          <w:rFonts w:ascii="Times New Roman" w:eastAsiaTheme="minorEastAsia" w:hAnsi="Times New Roman" w:cs="Times New Roman"/>
        </w:rPr>
        <w:t>plot_tree</w:t>
      </w:r>
      <w:proofErr w:type="spellEnd"/>
      <w:r>
        <w:rPr>
          <w:rFonts w:ascii="Times New Roman" w:eastAsiaTheme="minorEastAsia" w:hAnsi="Times New Roman" w:cs="Times New Roman"/>
        </w:rPr>
        <w:t xml:space="preserve"> from </w:t>
      </w:r>
      <w:proofErr w:type="spellStart"/>
      <w:r>
        <w:rPr>
          <w:rFonts w:ascii="Times New Roman" w:eastAsiaTheme="minorEastAsia" w:hAnsi="Times New Roman" w:cs="Times New Roman"/>
        </w:rPr>
        <w:t>sklearn</w:t>
      </w:r>
      <w:proofErr w:type="spellEnd"/>
      <w:r>
        <w:rPr>
          <w:rFonts w:ascii="Times New Roman" w:eastAsiaTheme="minorEastAsia" w:hAnsi="Times New Roman" w:cs="Times New Roman"/>
        </w:rPr>
        <w:t>, we obtained the following</w:t>
      </w:r>
      <w:r w:rsidR="00087F16">
        <w:rPr>
          <w:rFonts w:ascii="Times New Roman" w:eastAsiaTheme="minorEastAsia" w:hAnsi="Times New Roman" w:cs="Times New Roman"/>
        </w:rPr>
        <w:t xml:space="preserve"> tree before pruning, with a depth set at 20</w:t>
      </w:r>
    </w:p>
    <w:p w14:paraId="792DC577" w14:textId="77777777" w:rsidR="00F6099E" w:rsidRDefault="00042541" w:rsidP="00F6099E">
      <w:pPr>
        <w:keepNext/>
      </w:pPr>
      <w:r w:rsidRPr="00042541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317C23FB" wp14:editId="5A283414">
            <wp:extent cx="5731510" cy="3237865"/>
            <wp:effectExtent l="0" t="0" r="2540" b="635"/>
            <wp:docPr id="200523018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523018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37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58F0C1" w14:textId="54A124C8" w:rsidR="00087F16" w:rsidRDefault="00F6099E" w:rsidP="00F6099E">
      <w:pPr>
        <w:pStyle w:val="Caption"/>
      </w:pPr>
      <w:r>
        <w:t xml:space="preserve">Figure </w:t>
      </w:r>
      <w:fldSimple w:instr=" SEQ Figure \* ARABIC ">
        <w:r w:rsidR="003B6AFC">
          <w:rPr>
            <w:noProof/>
          </w:rPr>
          <w:t>1</w:t>
        </w:r>
      </w:fldSimple>
      <w:r>
        <w:t xml:space="preserve"> Decision tree of Titanic dataset before pruning</w:t>
      </w:r>
    </w:p>
    <w:p w14:paraId="03A94681" w14:textId="77777777" w:rsidR="0043074D" w:rsidRPr="0043074D" w:rsidRDefault="0043074D" w:rsidP="0043074D"/>
    <w:p w14:paraId="19B715A7" w14:textId="06CAF811" w:rsidR="000E0567" w:rsidRDefault="000E0567" w:rsidP="000E0567">
      <w:pPr>
        <w:pStyle w:val="ListParagraph"/>
        <w:numPr>
          <w:ilvl w:val="1"/>
          <w:numId w:val="41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 xml:space="preserve">Model </w:t>
      </w:r>
      <w:r w:rsidR="00F6099E">
        <w:rPr>
          <w:rFonts w:ascii="Times New Roman" w:hAnsi="Times New Roman" w:cs="Times New Roman"/>
          <w:i/>
          <w:iCs/>
          <w:color w:val="002060"/>
        </w:rPr>
        <w:t>evaluation before</w:t>
      </w:r>
      <w:r w:rsidR="003645B9">
        <w:rPr>
          <w:rFonts w:ascii="Times New Roman" w:hAnsi="Times New Roman" w:cs="Times New Roman"/>
          <w:i/>
          <w:iCs/>
          <w:color w:val="002060"/>
        </w:rPr>
        <w:t xml:space="preserve"> and after</w:t>
      </w:r>
      <w:r w:rsidR="00F6099E">
        <w:rPr>
          <w:rFonts w:ascii="Times New Roman" w:hAnsi="Times New Roman" w:cs="Times New Roman"/>
          <w:i/>
          <w:iCs/>
          <w:color w:val="002060"/>
        </w:rPr>
        <w:t xml:space="preserve"> pruning</w:t>
      </w:r>
      <w:r w:rsidRPr="00637B87">
        <w:rPr>
          <w:rFonts w:ascii="Times New Roman" w:hAnsi="Times New Roman" w:cs="Times New Roman"/>
          <w:i/>
          <w:iCs/>
          <w:color w:val="002060"/>
        </w:rPr>
        <w:t>:</w:t>
      </w:r>
    </w:p>
    <w:p w14:paraId="4AB8D11C" w14:textId="1CF8B596" w:rsidR="00AD04B3" w:rsidRDefault="003B346A" w:rsidP="00AD04B3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Before </w:t>
      </w:r>
      <w:r w:rsidR="00244FF8">
        <w:rPr>
          <w:rFonts w:ascii="Times New Roman" w:eastAsiaTheme="minorEastAsia" w:hAnsi="Times New Roman" w:cs="Times New Roman"/>
        </w:rPr>
        <w:t>pru</w:t>
      </w:r>
      <w:r w:rsidR="000531E1">
        <w:rPr>
          <w:rFonts w:ascii="Times New Roman" w:eastAsiaTheme="minorEastAsia" w:hAnsi="Times New Roman" w:cs="Times New Roman"/>
        </w:rPr>
        <w:t xml:space="preserve">ning, </w:t>
      </w:r>
      <w:r w:rsidR="000951DF">
        <w:rPr>
          <w:rFonts w:ascii="Times New Roman" w:eastAsiaTheme="minorEastAsia" w:hAnsi="Times New Roman" w:cs="Times New Roman"/>
        </w:rPr>
        <w:t>five-fold</w:t>
      </w:r>
      <w:r w:rsidR="000531E1">
        <w:rPr>
          <w:rFonts w:ascii="Times New Roman" w:eastAsiaTheme="minorEastAsia" w:hAnsi="Times New Roman" w:cs="Times New Roman"/>
        </w:rPr>
        <w:t xml:space="preserve"> cross validation </w:t>
      </w:r>
      <w:r w:rsidR="00282A82">
        <w:rPr>
          <w:rFonts w:ascii="Times New Roman" w:eastAsiaTheme="minorEastAsia" w:hAnsi="Times New Roman" w:cs="Times New Roman"/>
        </w:rPr>
        <w:t>was performed on the data</w:t>
      </w:r>
      <w:r w:rsidR="007F0B8E">
        <w:rPr>
          <w:rFonts w:ascii="Times New Roman" w:eastAsiaTheme="minorEastAsia" w:hAnsi="Times New Roman" w:cs="Times New Roman"/>
        </w:rPr>
        <w:t xml:space="preserve"> and the results </w:t>
      </w:r>
      <w:r w:rsidR="000951DF">
        <w:rPr>
          <w:rFonts w:ascii="Times New Roman" w:eastAsiaTheme="minorEastAsia" w:hAnsi="Times New Roman" w:cs="Times New Roman"/>
        </w:rPr>
        <w:t>can be seen bellow</w:t>
      </w:r>
      <w:r w:rsidR="001D534D">
        <w:rPr>
          <w:rFonts w:ascii="Times New Roman" w:eastAsiaTheme="minorEastAsia" w:hAnsi="Times New Roman" w:cs="Times New Roman"/>
        </w:rPr>
        <w:t xml:space="preserve">, with a mean misclassification error of </w:t>
      </w:r>
      <w:r w:rsidR="00910D6B">
        <w:rPr>
          <w:rFonts w:ascii="Times New Roman" w:eastAsiaTheme="minorEastAsia" w:hAnsi="Times New Roman" w:cs="Times New Roman"/>
        </w:rPr>
        <w:t>0.35</w:t>
      </w:r>
    </w:p>
    <w:p w14:paraId="61369C41" w14:textId="506073C5" w:rsidR="000951DF" w:rsidRPr="00AD04B3" w:rsidRDefault="000951DF" w:rsidP="00AD04B3">
      <w:pPr>
        <w:rPr>
          <w:rFonts w:ascii="Times New Roman" w:eastAsiaTheme="minorEastAsia" w:hAnsi="Times New Roman" w:cs="Times New Roman"/>
        </w:rPr>
      </w:pPr>
      <w:r w:rsidRPr="000951DF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1F463911" wp14:editId="43A8F6FD">
            <wp:extent cx="5731510" cy="614680"/>
            <wp:effectExtent l="0" t="0" r="2540" b="0"/>
            <wp:docPr id="8286387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8638703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14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952F0E" w14:textId="362F3299" w:rsidR="00FC1491" w:rsidRDefault="00F2386F" w:rsidP="0094667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lastRenderedPageBreak/>
        <w:t>We observe that for each fold, the accuracy is different</w:t>
      </w:r>
      <w:r w:rsidR="004518F5">
        <w:rPr>
          <w:rFonts w:ascii="Times New Roman" w:eastAsiaTheme="minorEastAsia" w:hAnsi="Times New Roman" w:cs="Times New Roman"/>
        </w:rPr>
        <w:t>. We obtained a mean accuracy: 0.6</w:t>
      </w:r>
      <w:r w:rsidR="00A80BBE">
        <w:rPr>
          <w:rFonts w:ascii="Times New Roman" w:eastAsiaTheme="minorEastAsia" w:hAnsi="Times New Roman" w:cs="Times New Roman"/>
        </w:rPr>
        <w:t>458</w:t>
      </w:r>
      <w:r w:rsidR="001A2374">
        <w:rPr>
          <w:rFonts w:ascii="Times New Roman" w:eastAsiaTheme="minorEastAsia" w:hAnsi="Times New Roman" w:cs="Times New Roman"/>
        </w:rPr>
        <w:t xml:space="preserve">. </w:t>
      </w:r>
      <w:r w:rsidR="002657E2">
        <w:rPr>
          <w:rFonts w:ascii="Times New Roman" w:eastAsiaTheme="minorEastAsia" w:hAnsi="Times New Roman" w:cs="Times New Roman"/>
        </w:rPr>
        <w:t>We obtain the misclassification error</w:t>
      </w:r>
      <w:r w:rsidR="002877E1">
        <w:rPr>
          <w:rFonts w:ascii="Times New Roman" w:eastAsiaTheme="minorEastAsia" w:hAnsi="Times New Roman" w:cs="Times New Roman"/>
        </w:rPr>
        <w:t xml:space="preserve"> by subtracting the accuracy score from one. </w:t>
      </w:r>
    </w:p>
    <w:p w14:paraId="4EB71525" w14:textId="6D4FD043" w:rsidR="00773E0D" w:rsidRDefault="00632E70" w:rsidP="00946672">
      <w:pPr>
        <w:rPr>
          <w:rFonts w:ascii="Times New Roman" w:eastAsiaTheme="minorEastAsia" w:hAnsi="Times New Roman" w:cs="Times New Roman"/>
        </w:rPr>
      </w:pPr>
      <w:r w:rsidRPr="002F2573">
        <w:rPr>
          <w:rFonts w:ascii="Times New Roman" w:eastAsiaTheme="minorEastAsia" w:hAnsi="Times New Roman" w:cs="Times New Roman"/>
          <w:noProof/>
        </w:rPr>
        <w:drawing>
          <wp:anchor distT="0" distB="0" distL="114300" distR="114300" simplePos="0" relativeHeight="251698176" behindDoc="0" locked="0" layoutInCell="1" allowOverlap="1" wp14:anchorId="0FD594A3" wp14:editId="357D21AE">
            <wp:simplePos x="0" y="0"/>
            <wp:positionH relativeFrom="margin">
              <wp:align>left</wp:align>
            </wp:positionH>
            <wp:positionV relativeFrom="paragraph">
              <wp:posOffset>658495</wp:posOffset>
            </wp:positionV>
            <wp:extent cx="4457700" cy="3451860"/>
            <wp:effectExtent l="0" t="0" r="0" b="0"/>
            <wp:wrapTopAndBottom/>
            <wp:docPr id="14138330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3833029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7700" cy="345186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73E0D">
        <w:rPr>
          <w:rFonts w:ascii="Times New Roman" w:eastAsiaTheme="minorEastAsia" w:hAnsi="Times New Roman" w:cs="Times New Roman"/>
        </w:rPr>
        <w:t xml:space="preserve">Pruning was performed and </w:t>
      </w:r>
      <w:r w:rsidR="00EA2FE8">
        <w:rPr>
          <w:rFonts w:ascii="Times New Roman" w:eastAsiaTheme="minorEastAsia" w:hAnsi="Times New Roman" w:cs="Times New Roman"/>
        </w:rPr>
        <w:t xml:space="preserve">we </w:t>
      </w:r>
      <w:r w:rsidR="003C29B5">
        <w:rPr>
          <w:rFonts w:ascii="Times New Roman" w:eastAsiaTheme="minorEastAsia" w:hAnsi="Times New Roman" w:cs="Times New Roman"/>
        </w:rPr>
        <w:t>examined the</w:t>
      </w:r>
      <w:r w:rsidR="00EA2FE8">
        <w:rPr>
          <w:rFonts w:ascii="Times New Roman" w:eastAsiaTheme="minorEastAsia" w:hAnsi="Times New Roman" w:cs="Times New Roman"/>
        </w:rPr>
        <w:t xml:space="preserve"> </w:t>
      </w:r>
      <w:r w:rsidR="003C29B5">
        <w:rPr>
          <w:rFonts w:ascii="Times New Roman" w:eastAsiaTheme="minorEastAsia" w:hAnsi="Times New Roman" w:cs="Times New Roman"/>
        </w:rPr>
        <w:t>cross-validation</w:t>
      </w:r>
      <w:r w:rsidR="00EA2FE8">
        <w:rPr>
          <w:rFonts w:ascii="Times New Roman" w:eastAsiaTheme="minorEastAsia" w:hAnsi="Times New Roman" w:cs="Times New Roman"/>
        </w:rPr>
        <w:t xml:space="preserve"> accuracy with tree depth and the </w:t>
      </w:r>
      <w:r w:rsidR="003C29B5">
        <w:rPr>
          <w:rFonts w:ascii="Times New Roman" w:eastAsiaTheme="minorEastAsia" w:hAnsi="Times New Roman" w:cs="Times New Roman"/>
        </w:rPr>
        <w:t>following results was achieved:</w:t>
      </w:r>
    </w:p>
    <w:p w14:paraId="1AE5EA6B" w14:textId="67CAE213" w:rsidR="002F2573" w:rsidRDefault="002F2573" w:rsidP="00946672">
      <w:pPr>
        <w:rPr>
          <w:rFonts w:ascii="Times New Roman" w:eastAsiaTheme="minorEastAsia" w:hAnsi="Times New Roman" w:cs="Times New Roman"/>
        </w:rPr>
      </w:pPr>
    </w:p>
    <w:p w14:paraId="5193894F" w14:textId="41F5FCDC" w:rsidR="003A7724" w:rsidRDefault="000661EB" w:rsidP="001A10D9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By using </w:t>
      </w:r>
      <w:proofErr w:type="spellStart"/>
      <w:r w:rsidR="001A10D9">
        <w:rPr>
          <w:rFonts w:ascii="Times New Roman" w:eastAsiaTheme="minorEastAsia" w:hAnsi="Times New Roman" w:cs="Times New Roman"/>
        </w:rPr>
        <w:t>sklearn’s</w:t>
      </w:r>
      <w:proofErr w:type="spellEnd"/>
      <w:r w:rsidR="001A10D9">
        <w:rPr>
          <w:rFonts w:ascii="Times New Roman" w:eastAsiaTheme="minorEastAsia" w:hAnsi="Times New Roman" w:cs="Times New Roman"/>
        </w:rPr>
        <w:t xml:space="preserve"> </w:t>
      </w:r>
      <w:proofErr w:type="spellStart"/>
      <w:r w:rsidR="001A10D9" w:rsidRPr="001A10D9">
        <w:rPr>
          <w:rFonts w:ascii="Times New Roman" w:eastAsiaTheme="minorEastAsia" w:hAnsi="Times New Roman" w:cs="Times New Roman"/>
        </w:rPr>
        <w:t>DecisionTreeClassifier</w:t>
      </w:r>
      <w:proofErr w:type="spellEnd"/>
      <w:r w:rsidR="001A10D9">
        <w:rPr>
          <w:rFonts w:ascii="Times New Roman" w:eastAsiaTheme="minorEastAsia" w:hAnsi="Times New Roman" w:cs="Times New Roman"/>
        </w:rPr>
        <w:t xml:space="preserve">, we extract </w:t>
      </w:r>
      <w:r w:rsidR="003A7724">
        <w:rPr>
          <w:rFonts w:ascii="Times New Roman" w:eastAsiaTheme="minorEastAsia" w:hAnsi="Times New Roman" w:cs="Times New Roman"/>
        </w:rPr>
        <w:t>t</w:t>
      </w:r>
      <w:r w:rsidR="001A10D9">
        <w:rPr>
          <w:rFonts w:ascii="Times New Roman" w:eastAsiaTheme="minorEastAsia" w:hAnsi="Times New Roman" w:cs="Times New Roman"/>
        </w:rPr>
        <w:t>he</w:t>
      </w:r>
      <w:r w:rsidR="003A7724">
        <w:rPr>
          <w:rFonts w:ascii="Times New Roman" w:eastAsiaTheme="minorEastAsia" w:hAnsi="Times New Roman" w:cs="Times New Roman"/>
        </w:rPr>
        <w:t xml:space="preserve"> tree with the</w:t>
      </w:r>
      <w:r w:rsidR="001A10D9">
        <w:rPr>
          <w:rFonts w:ascii="Times New Roman" w:eastAsiaTheme="minorEastAsia" w:hAnsi="Times New Roman" w:cs="Times New Roman"/>
        </w:rPr>
        <w:t xml:space="preserve"> </w:t>
      </w:r>
      <w:r w:rsidR="00EB42BB">
        <w:rPr>
          <w:rFonts w:ascii="Times New Roman" w:eastAsiaTheme="minorEastAsia" w:hAnsi="Times New Roman" w:cs="Times New Roman"/>
        </w:rPr>
        <w:t>best depth</w:t>
      </w:r>
      <w:r w:rsidR="003A7724">
        <w:rPr>
          <w:rFonts w:ascii="Times New Roman" w:eastAsiaTheme="minorEastAsia" w:hAnsi="Times New Roman" w:cs="Times New Roman"/>
        </w:rPr>
        <w:t>. Our results tell us that 3 is the best tree depth</w:t>
      </w:r>
      <w:r w:rsidR="0013588D">
        <w:rPr>
          <w:rFonts w:ascii="Times New Roman" w:eastAsiaTheme="minorEastAsia" w:hAnsi="Times New Roman" w:cs="Times New Roman"/>
        </w:rPr>
        <w:t xml:space="preserve"> with a cross-validation accuracy of 0.7974</w:t>
      </w:r>
      <w:r w:rsidR="003A7724">
        <w:rPr>
          <w:rFonts w:ascii="Times New Roman" w:eastAsiaTheme="minorEastAsia" w:hAnsi="Times New Roman" w:cs="Times New Roman"/>
        </w:rPr>
        <w:t>:</w:t>
      </w:r>
    </w:p>
    <w:p w14:paraId="29ADF3A1" w14:textId="3394695F" w:rsidR="001A10D9" w:rsidRPr="001A10D9" w:rsidRDefault="00EB42BB" w:rsidP="001A10D9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 </w:t>
      </w:r>
      <w:r w:rsidR="0013588D" w:rsidRPr="0013588D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5F9B3BF3" wp14:editId="6157BC55">
            <wp:extent cx="4884843" cy="160034"/>
            <wp:effectExtent l="0" t="0" r="0" b="0"/>
            <wp:docPr id="6507023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070232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884843" cy="1600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8B592" w14:textId="7DF2C879" w:rsidR="003C29B5" w:rsidRDefault="00444DF1" w:rsidP="0094667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Finally, after fitting our model with the best tree parameter, we obtain the following tree</w:t>
      </w:r>
      <w:r w:rsidR="00632E70">
        <w:rPr>
          <w:rFonts w:ascii="Times New Roman" w:eastAsiaTheme="minorEastAsia" w:hAnsi="Times New Roman" w:cs="Times New Roman"/>
        </w:rPr>
        <w:t>:</w:t>
      </w:r>
    </w:p>
    <w:p w14:paraId="6AA1BC13" w14:textId="6C82A971" w:rsidR="00632E70" w:rsidRDefault="00632E70" w:rsidP="00946672">
      <w:pPr>
        <w:rPr>
          <w:rFonts w:ascii="Times New Roman" w:eastAsiaTheme="minorEastAsia" w:hAnsi="Times New Roman" w:cs="Times New Roman"/>
        </w:rPr>
      </w:pPr>
      <w:r w:rsidRPr="00632E70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6BAB5659" wp14:editId="37F7D9BF">
            <wp:extent cx="4586107" cy="2590800"/>
            <wp:effectExtent l="0" t="0" r="5080" b="0"/>
            <wp:docPr id="1133626956" name="Picture 1" descr="Decision tree obtained after pruning, with a depth of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33626956" name="Picture 1" descr="Decision tree obtained after pruning, with a depth of 3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590425" cy="25932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C57A6C" w14:textId="668CD5EF" w:rsidR="00C55D23" w:rsidRDefault="00C55D23" w:rsidP="0094667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lastRenderedPageBreak/>
        <w:t xml:space="preserve">The misclassification error for the pruned </w:t>
      </w:r>
      <w:r w:rsidR="00EA0CF8">
        <w:rPr>
          <w:rFonts w:ascii="Times New Roman" w:eastAsiaTheme="minorEastAsia" w:hAnsi="Times New Roman" w:cs="Times New Roman"/>
        </w:rPr>
        <w:t>tree was calculated to be:</w:t>
      </w:r>
    </w:p>
    <w:p w14:paraId="1E68847C" w14:textId="6682591D" w:rsidR="00EA0CF8" w:rsidRDefault="001D534D" w:rsidP="00946672">
      <w:pPr>
        <w:rPr>
          <w:rFonts w:ascii="Times New Roman" w:eastAsiaTheme="minorEastAsia" w:hAnsi="Times New Roman" w:cs="Times New Roman"/>
        </w:rPr>
      </w:pPr>
      <w:r w:rsidRPr="001D534D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31A1A38C" wp14:editId="28C30DC7">
            <wp:extent cx="5731510" cy="290195"/>
            <wp:effectExtent l="0" t="0" r="2540" b="0"/>
            <wp:docPr id="123302301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3023017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90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470019" w14:textId="43E3B69C" w:rsidR="00C55D23" w:rsidRDefault="001D534D" w:rsidP="0094667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We observe a slight decrease in misclassification error of the pruned tree</w:t>
      </w:r>
      <w:r w:rsidR="00910D6B">
        <w:rPr>
          <w:rFonts w:ascii="Times New Roman" w:eastAsiaTheme="minorEastAsia" w:hAnsi="Times New Roman" w:cs="Times New Roman"/>
        </w:rPr>
        <w:t xml:space="preserve"> from 0.35 to 0.32. </w:t>
      </w:r>
      <w:r w:rsidR="00986646">
        <w:rPr>
          <w:rFonts w:ascii="Times New Roman" w:eastAsiaTheme="minorEastAsia" w:hAnsi="Times New Roman" w:cs="Times New Roman"/>
        </w:rPr>
        <w:t>Therefore, we can conclude that</w:t>
      </w:r>
      <w:r w:rsidR="00BE2544">
        <w:rPr>
          <w:rFonts w:ascii="Times New Roman" w:eastAsiaTheme="minorEastAsia" w:hAnsi="Times New Roman" w:cs="Times New Roman"/>
        </w:rPr>
        <w:t xml:space="preserve"> in this model, </w:t>
      </w:r>
      <w:r w:rsidR="00986646">
        <w:rPr>
          <w:rFonts w:ascii="Times New Roman" w:eastAsiaTheme="minorEastAsia" w:hAnsi="Times New Roman" w:cs="Times New Roman"/>
        </w:rPr>
        <w:t>the pruned tree is</w:t>
      </w:r>
      <w:r w:rsidR="002D1B3B">
        <w:rPr>
          <w:rFonts w:ascii="Times New Roman" w:eastAsiaTheme="minorEastAsia" w:hAnsi="Times New Roman" w:cs="Times New Roman"/>
        </w:rPr>
        <w:t xml:space="preserve"> less liable</w:t>
      </w:r>
      <w:r w:rsidR="007B07B8">
        <w:rPr>
          <w:rFonts w:ascii="Times New Roman" w:eastAsiaTheme="minorEastAsia" w:hAnsi="Times New Roman" w:cs="Times New Roman"/>
        </w:rPr>
        <w:t xml:space="preserve"> to misclassification. In addition, this model is parsimonious. </w:t>
      </w:r>
    </w:p>
    <w:p w14:paraId="5101B05B" w14:textId="77777777" w:rsidR="000475D3" w:rsidRDefault="000475D3" w:rsidP="00946672">
      <w:pPr>
        <w:rPr>
          <w:rFonts w:ascii="Times New Roman" w:eastAsiaTheme="minorEastAsia" w:hAnsi="Times New Roman" w:cs="Times New Roman"/>
        </w:rPr>
      </w:pPr>
    </w:p>
    <w:p w14:paraId="2AE48272" w14:textId="465D6155" w:rsidR="000475D3" w:rsidRDefault="000475D3" w:rsidP="000475D3">
      <w:pPr>
        <w:pStyle w:val="ListParagraph"/>
        <w:numPr>
          <w:ilvl w:val="1"/>
          <w:numId w:val="41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Model comparison</w:t>
      </w:r>
      <w:r w:rsidRPr="00637B87">
        <w:rPr>
          <w:rFonts w:ascii="Times New Roman" w:hAnsi="Times New Roman" w:cs="Times New Roman"/>
          <w:i/>
          <w:iCs/>
          <w:color w:val="002060"/>
        </w:rPr>
        <w:t>:</w:t>
      </w:r>
    </w:p>
    <w:p w14:paraId="241A9575" w14:textId="30980B3D" w:rsidR="000475D3" w:rsidRDefault="003D2B42" w:rsidP="00946672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accuracy of both the decision tree and the linear regression model are </w:t>
      </w:r>
      <w:r w:rsidR="006C0B3F">
        <w:rPr>
          <w:rFonts w:ascii="Times New Roman" w:eastAsiaTheme="minorEastAsia" w:hAnsi="Times New Roman" w:cs="Times New Roman"/>
        </w:rPr>
        <w:t>roughly</w:t>
      </w:r>
      <w:r w:rsidR="001259C2">
        <w:rPr>
          <w:rFonts w:ascii="Times New Roman" w:eastAsiaTheme="minorEastAsia" w:hAnsi="Times New Roman" w:cs="Times New Roman"/>
        </w:rPr>
        <w:t xml:space="preserve"> the same. </w:t>
      </w:r>
      <w:r w:rsidR="006C0B3F">
        <w:rPr>
          <w:rFonts w:ascii="Times New Roman" w:eastAsiaTheme="minorEastAsia" w:hAnsi="Times New Roman" w:cs="Times New Roman"/>
        </w:rPr>
        <w:t xml:space="preserve">But </w:t>
      </w:r>
      <w:proofErr w:type="gramStart"/>
      <w:r w:rsidR="006C0B3F">
        <w:rPr>
          <w:rFonts w:ascii="Times New Roman" w:eastAsiaTheme="minorEastAsia" w:hAnsi="Times New Roman" w:cs="Times New Roman"/>
        </w:rPr>
        <w:t>base</w:t>
      </w:r>
      <w:proofErr w:type="gramEnd"/>
      <w:r w:rsidR="006C0B3F">
        <w:rPr>
          <w:rFonts w:ascii="Times New Roman" w:eastAsiaTheme="minorEastAsia" w:hAnsi="Times New Roman" w:cs="Times New Roman"/>
        </w:rPr>
        <w:t xml:space="preserve"> on the </w:t>
      </w:r>
      <w:r w:rsidR="00C850CA">
        <w:rPr>
          <w:rFonts w:ascii="Times New Roman" w:eastAsiaTheme="minorEastAsia" w:hAnsi="Times New Roman" w:cs="Times New Roman"/>
        </w:rPr>
        <w:t xml:space="preserve">decision tree’s parsimony nature, I would prefer it for the Kaggle competition. </w:t>
      </w:r>
    </w:p>
    <w:p w14:paraId="4768B62F" w14:textId="77777777" w:rsidR="00232AF6" w:rsidRDefault="00232AF6" w:rsidP="00946672">
      <w:pPr>
        <w:rPr>
          <w:rFonts w:ascii="Times New Roman" w:eastAsiaTheme="minorEastAsia" w:hAnsi="Times New Roman" w:cs="Times New Roman"/>
        </w:rPr>
      </w:pPr>
    </w:p>
    <w:p w14:paraId="7F57DA4D" w14:textId="77777777" w:rsidR="005B50D3" w:rsidRDefault="005B50D3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7BB951C0" w14:textId="35E07792" w:rsidR="00F9555C" w:rsidRDefault="00F9555C" w:rsidP="00F9555C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Question 3: </w:t>
      </w:r>
      <w:r w:rsidR="00E30C44" w:rsidRPr="00E30C44">
        <w:rPr>
          <w:rFonts w:ascii="Times New Roman" w:hAnsi="Times New Roman" w:cs="Times New Roman"/>
          <w:b/>
          <w:bCs/>
        </w:rPr>
        <w:t>CLASSIFICATION USING KNN</w:t>
      </w:r>
    </w:p>
    <w:p w14:paraId="0F823055" w14:textId="72CE4BD2" w:rsidR="00F9555C" w:rsidRPr="002E42BC" w:rsidRDefault="00393497" w:rsidP="00F9555C">
      <w:p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3</w:t>
      </w:r>
      <w:r w:rsidR="00F9555C" w:rsidRPr="002E42BC">
        <w:rPr>
          <w:rFonts w:ascii="Times New Roman" w:hAnsi="Times New Roman" w:cs="Times New Roman"/>
          <w:i/>
          <w:iCs/>
          <w:color w:val="002060"/>
        </w:rPr>
        <w:t>.1</w:t>
      </w:r>
      <w:r w:rsidR="00F9555C" w:rsidRPr="002E42BC">
        <w:rPr>
          <w:rFonts w:ascii="Times New Roman" w:hAnsi="Times New Roman" w:cs="Times New Roman"/>
          <w:i/>
          <w:iCs/>
          <w:color w:val="002060"/>
        </w:rPr>
        <w:tab/>
        <w:t xml:space="preserve">Decision Tree Components. </w:t>
      </w:r>
    </w:p>
    <w:p w14:paraId="178371E3" w14:textId="2406368A" w:rsidR="00BB490C" w:rsidRDefault="007A39AD" w:rsidP="00FA2872">
      <w:pPr>
        <w:rPr>
          <w:rFonts w:ascii="Times New Roman" w:eastAsiaTheme="minorEastAsia" w:hAnsi="Times New Roman" w:cs="Times New Roman"/>
        </w:rPr>
      </w:pPr>
      <w:r w:rsidRPr="007A39AD">
        <w:rPr>
          <w:rFonts w:ascii="Times New Roman" w:eastAsiaTheme="minorEastAsia" w:hAnsi="Times New Roman" w:cs="Times New Roman"/>
        </w:rPr>
        <w:t xml:space="preserve">The k-nearest </w:t>
      </w:r>
      <w:r w:rsidR="00614D25" w:rsidRPr="007A39AD">
        <w:rPr>
          <w:rFonts w:ascii="Times New Roman" w:eastAsiaTheme="minorEastAsia" w:hAnsi="Times New Roman" w:cs="Times New Roman"/>
        </w:rPr>
        <w:t>neighbours</w:t>
      </w:r>
      <w:r w:rsidRPr="007A39AD">
        <w:rPr>
          <w:rFonts w:ascii="Times New Roman" w:eastAsiaTheme="minorEastAsia" w:hAnsi="Times New Roman" w:cs="Times New Roman"/>
        </w:rPr>
        <w:t xml:space="preserve"> (KNN) algorithm is a non-parametric, supervised learning classifier, which uses proximity to make classifications or predictions about the grouping of an individual data point</w:t>
      </w:r>
      <w:r>
        <w:rPr>
          <w:rFonts w:ascii="Times New Roman" w:eastAsiaTheme="minorEastAsia" w:hAnsi="Times New Roman" w:cs="Times New Roman"/>
        </w:rPr>
        <w:fldChar w:fldCharType="begin"/>
      </w:r>
      <w:r>
        <w:rPr>
          <w:rFonts w:ascii="Times New Roman" w:eastAsiaTheme="minorEastAsia" w:hAnsi="Times New Roman" w:cs="Times New Roman"/>
        </w:rPr>
        <w:instrText xml:space="preserve"> ADDIN ZOTERO_ITEM CSL_CITATION {"citationID":"veVZuFQW","properties":{"formattedCitation":"[8]","plainCitation":"[8]","noteIndex":0},"citationItems":[{"id":204,"uris":["http://zotero.org/users/14711598/items/4CEUDZB9"],"itemData":{"id":204,"type":"webpage","abstract":"Learn more about one of the most popular and simplest classification and regression classifiers used in machine learning, the k-nearest neighbors algorithm.","language":"en","title":"What is the k-nearest neighbors algorithm? | IBM","title-short":"What is the k-nearest neighbors algorithm?","URL":"https://www.ibm.com/topics/knn","accessed":{"date-parts":[["2024",11,19]]},"issued":{"date-parts":[["2021",10,4]]}}}],"schema":"https://github.com/citation-style-language/schema/raw/master/csl-citation.json"} </w:instrText>
      </w:r>
      <w:r>
        <w:rPr>
          <w:rFonts w:ascii="Times New Roman" w:eastAsiaTheme="minorEastAsia" w:hAnsi="Times New Roman" w:cs="Times New Roman"/>
        </w:rPr>
        <w:fldChar w:fldCharType="separate"/>
      </w:r>
      <w:r w:rsidRPr="007A39AD">
        <w:rPr>
          <w:rFonts w:ascii="Times New Roman" w:hAnsi="Times New Roman" w:cs="Times New Roman"/>
        </w:rPr>
        <w:t>[8]</w:t>
      </w:r>
      <w:r>
        <w:rPr>
          <w:rFonts w:ascii="Times New Roman" w:eastAsiaTheme="minorEastAsia" w:hAnsi="Times New Roman" w:cs="Times New Roman"/>
        </w:rPr>
        <w:fldChar w:fldCharType="end"/>
      </w:r>
      <w:r w:rsidRPr="007A39AD">
        <w:rPr>
          <w:rFonts w:ascii="Times New Roman" w:eastAsiaTheme="minorEastAsia" w:hAnsi="Times New Roman" w:cs="Times New Roman"/>
        </w:rPr>
        <w:t>.</w:t>
      </w:r>
      <w:r w:rsidR="006113FA">
        <w:rPr>
          <w:rFonts w:ascii="Times New Roman" w:eastAsiaTheme="minorEastAsia" w:hAnsi="Times New Roman" w:cs="Times New Roman"/>
        </w:rPr>
        <w:t xml:space="preserve"> It works under the principles that </w:t>
      </w:r>
      <w:r w:rsidR="00D34953">
        <w:rPr>
          <w:rFonts w:ascii="Times New Roman" w:eastAsiaTheme="minorEastAsia" w:hAnsi="Times New Roman" w:cs="Times New Roman"/>
        </w:rPr>
        <w:t xml:space="preserve">elements with the same propertied or features are close together. </w:t>
      </w:r>
      <w:r w:rsidR="00740591">
        <w:rPr>
          <w:rFonts w:ascii="Times New Roman" w:eastAsiaTheme="minorEastAsia" w:hAnsi="Times New Roman" w:cs="Times New Roman"/>
        </w:rPr>
        <w:t>Therefore, this algorithm simply seeks to calculate the distance between points and cla</w:t>
      </w:r>
      <w:r w:rsidR="008A3D7F">
        <w:rPr>
          <w:rFonts w:ascii="Times New Roman" w:eastAsiaTheme="minorEastAsia" w:hAnsi="Times New Roman" w:cs="Times New Roman"/>
        </w:rPr>
        <w:t xml:space="preserve">ssify points close together under a given category. </w:t>
      </w:r>
      <w:r w:rsidR="000710E7">
        <w:rPr>
          <w:rFonts w:ascii="Times New Roman" w:eastAsiaTheme="minorEastAsia" w:hAnsi="Times New Roman" w:cs="Times New Roman"/>
        </w:rPr>
        <w:t xml:space="preserve">Two example areas where this </w:t>
      </w:r>
      <w:r w:rsidR="00BF2D9D">
        <w:rPr>
          <w:rFonts w:ascii="Times New Roman" w:eastAsiaTheme="minorEastAsia" w:hAnsi="Times New Roman" w:cs="Times New Roman"/>
        </w:rPr>
        <w:t xml:space="preserve">algorithm </w:t>
      </w:r>
      <w:r w:rsidR="000710E7">
        <w:rPr>
          <w:rFonts w:ascii="Times New Roman" w:eastAsiaTheme="minorEastAsia" w:hAnsi="Times New Roman" w:cs="Times New Roman"/>
        </w:rPr>
        <w:t>can be</w:t>
      </w:r>
      <w:r w:rsidR="00BF2D9D">
        <w:rPr>
          <w:rFonts w:ascii="Times New Roman" w:eastAsiaTheme="minorEastAsia" w:hAnsi="Times New Roman" w:cs="Times New Roman"/>
        </w:rPr>
        <w:t xml:space="preserve"> applied in</w:t>
      </w:r>
      <w:r w:rsidR="000710E7">
        <w:rPr>
          <w:rFonts w:ascii="Times New Roman" w:eastAsiaTheme="minorEastAsia" w:hAnsi="Times New Roman" w:cs="Times New Roman"/>
        </w:rPr>
        <w:t>clude</w:t>
      </w:r>
      <w:r w:rsidR="00BF2D9D">
        <w:rPr>
          <w:rFonts w:ascii="Times New Roman" w:eastAsiaTheme="minorEastAsia" w:hAnsi="Times New Roman" w:cs="Times New Roman"/>
        </w:rPr>
        <w:t xml:space="preserve">: </w:t>
      </w:r>
    </w:p>
    <w:p w14:paraId="2260C12F" w14:textId="34ECB007" w:rsidR="004B5FCF" w:rsidRDefault="004B5FCF" w:rsidP="003422A4">
      <w:pPr>
        <w:pStyle w:val="ListParagraph"/>
        <w:numPr>
          <w:ilvl w:val="0"/>
          <w:numId w:val="41"/>
        </w:numPr>
        <w:rPr>
          <w:rFonts w:ascii="Times New Roman" w:eastAsiaTheme="minorEastAsia" w:hAnsi="Times New Roman" w:cs="Times New Roman"/>
        </w:rPr>
      </w:pPr>
      <w:r w:rsidRPr="009765CF">
        <w:rPr>
          <w:rFonts w:ascii="Times New Roman" w:eastAsiaTheme="minorEastAsia" w:hAnsi="Times New Roman" w:cs="Times New Roman"/>
        </w:rPr>
        <w:t>Pattern recognition</w:t>
      </w:r>
      <w:r w:rsidR="001B26F0">
        <w:rPr>
          <w:rFonts w:ascii="Times New Roman" w:eastAsiaTheme="minorEastAsia" w:hAnsi="Times New Roman" w:cs="Times New Roman"/>
        </w:rPr>
        <w:t xml:space="preserve">, in the case of identifying handwritten </w:t>
      </w:r>
      <w:r w:rsidR="0020670B">
        <w:rPr>
          <w:rFonts w:ascii="Times New Roman" w:eastAsiaTheme="minorEastAsia" w:hAnsi="Times New Roman" w:cs="Times New Roman"/>
        </w:rPr>
        <w:t>texts and related content</w:t>
      </w:r>
    </w:p>
    <w:p w14:paraId="1A154AA8" w14:textId="0BDDCD98" w:rsidR="0020670B" w:rsidRDefault="00AF545C" w:rsidP="003422A4">
      <w:pPr>
        <w:pStyle w:val="ListParagraph"/>
        <w:numPr>
          <w:ilvl w:val="0"/>
          <w:numId w:val="4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Recommendation </w:t>
      </w:r>
      <w:r w:rsidR="00B154CA">
        <w:rPr>
          <w:rFonts w:ascii="Times New Roman" w:eastAsiaTheme="minorEastAsia" w:hAnsi="Times New Roman" w:cs="Times New Roman"/>
        </w:rPr>
        <w:t xml:space="preserve">engines, where </w:t>
      </w:r>
      <w:r w:rsidR="00400A30">
        <w:rPr>
          <w:rFonts w:ascii="Times New Roman" w:eastAsiaTheme="minorEastAsia" w:hAnsi="Times New Roman" w:cs="Times New Roman"/>
        </w:rPr>
        <w:t>a</w:t>
      </w:r>
      <w:r w:rsidR="00B80F3A">
        <w:rPr>
          <w:rFonts w:ascii="Times New Roman" w:eastAsiaTheme="minorEastAsia" w:hAnsi="Times New Roman" w:cs="Times New Roman"/>
        </w:rPr>
        <w:t xml:space="preserve">n item is suggested to a customer based on a group of items a customer purchased. </w:t>
      </w:r>
    </w:p>
    <w:p w14:paraId="23198F3C" w14:textId="68348FB3" w:rsidR="003B634D" w:rsidRDefault="003B634D" w:rsidP="000710E7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general approach to implement this algorithm involves </w:t>
      </w:r>
      <w:r w:rsidR="004F6CB7">
        <w:rPr>
          <w:rFonts w:ascii="Times New Roman" w:eastAsiaTheme="minorEastAsia" w:hAnsi="Times New Roman" w:cs="Times New Roman"/>
        </w:rPr>
        <w:t>finding the closed query point to</w:t>
      </w:r>
      <w:r w:rsidR="00020556">
        <w:rPr>
          <w:rFonts w:ascii="Times New Roman" w:eastAsiaTheme="minorEastAsia" w:hAnsi="Times New Roman" w:cs="Times New Roman"/>
        </w:rPr>
        <w:t xml:space="preserve"> a given data point and attributing this data point to that class. </w:t>
      </w:r>
    </w:p>
    <w:p w14:paraId="26178527" w14:textId="295A9598" w:rsidR="004D7EDB" w:rsidRDefault="0089125B" w:rsidP="000710E7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</w:t>
      </w:r>
      <w:r w:rsidR="004D7EDB">
        <w:rPr>
          <w:rFonts w:ascii="Times New Roman" w:eastAsiaTheme="minorEastAsia" w:hAnsi="Times New Roman" w:cs="Times New Roman"/>
        </w:rPr>
        <w:t xml:space="preserve">step-by-step approach would be: </w:t>
      </w:r>
    </w:p>
    <w:p w14:paraId="09E6AD34" w14:textId="3DFE7C75" w:rsidR="001F152E" w:rsidRDefault="001F152E" w:rsidP="001F152E">
      <w:pPr>
        <w:pStyle w:val="ListParagraph"/>
        <w:numPr>
          <w:ilvl w:val="0"/>
          <w:numId w:val="43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Selecting k, the optimal number of neighbours to be considered to </w:t>
      </w:r>
      <w:r w:rsidR="008E5FCF">
        <w:rPr>
          <w:rFonts w:ascii="Times New Roman" w:eastAsiaTheme="minorEastAsia" w:hAnsi="Times New Roman" w:cs="Times New Roman"/>
        </w:rPr>
        <w:t>when predicting</w:t>
      </w:r>
      <w:r w:rsidR="00E535DD">
        <w:rPr>
          <w:rFonts w:ascii="Times New Roman" w:eastAsiaTheme="minorEastAsia" w:hAnsi="Times New Roman" w:cs="Times New Roman"/>
        </w:rPr>
        <w:t xml:space="preserve">. A value of 1 suggest that we simply assume the class to which the nearest neighbour </w:t>
      </w:r>
      <w:r w:rsidR="00293381">
        <w:rPr>
          <w:rFonts w:ascii="Times New Roman" w:eastAsiaTheme="minorEastAsia" w:hAnsi="Times New Roman" w:cs="Times New Roman"/>
        </w:rPr>
        <w:t xml:space="preserve">belongs to. For multiple points, we select the </w:t>
      </w:r>
      <w:r w:rsidR="00EC1FDD">
        <w:rPr>
          <w:rFonts w:ascii="Times New Roman" w:eastAsiaTheme="minorEastAsia" w:hAnsi="Times New Roman" w:cs="Times New Roman"/>
        </w:rPr>
        <w:t xml:space="preserve">class where </w:t>
      </w:r>
      <w:r w:rsidR="00ED4449">
        <w:rPr>
          <w:rFonts w:ascii="Times New Roman" w:eastAsiaTheme="minorEastAsia" w:hAnsi="Times New Roman" w:cs="Times New Roman"/>
        </w:rPr>
        <w:t>most of</w:t>
      </w:r>
      <w:r w:rsidR="00EC1FDD">
        <w:rPr>
          <w:rFonts w:ascii="Times New Roman" w:eastAsiaTheme="minorEastAsia" w:hAnsi="Times New Roman" w:cs="Times New Roman"/>
        </w:rPr>
        <w:t xml:space="preserve"> the nearest points are.</w:t>
      </w:r>
      <w:r w:rsidR="008E5FCF">
        <w:rPr>
          <w:rFonts w:ascii="Times New Roman" w:eastAsiaTheme="minorEastAsia" w:hAnsi="Times New Roman" w:cs="Times New Roman"/>
        </w:rPr>
        <w:t xml:space="preserve"> </w:t>
      </w:r>
    </w:p>
    <w:p w14:paraId="7DDE9761" w14:textId="4D7651F9" w:rsidR="008E5FCF" w:rsidRDefault="00ED4449" w:rsidP="001F152E">
      <w:pPr>
        <w:pStyle w:val="ListParagraph"/>
        <w:numPr>
          <w:ilvl w:val="0"/>
          <w:numId w:val="43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Calculate the distances between nearest points. </w:t>
      </w:r>
      <w:r w:rsidR="005D4494">
        <w:rPr>
          <w:rFonts w:ascii="Times New Roman" w:eastAsiaTheme="minorEastAsia" w:hAnsi="Times New Roman" w:cs="Times New Roman"/>
        </w:rPr>
        <w:t>Algorithms like</w:t>
      </w:r>
      <w:r w:rsidR="00445CCF">
        <w:rPr>
          <w:rFonts w:ascii="Times New Roman" w:eastAsiaTheme="minorEastAsia" w:hAnsi="Times New Roman" w:cs="Times New Roman"/>
        </w:rPr>
        <w:t xml:space="preserve"> the</w:t>
      </w:r>
      <w:r w:rsidR="005D4494">
        <w:rPr>
          <w:rFonts w:ascii="Times New Roman" w:eastAsiaTheme="minorEastAsia" w:hAnsi="Times New Roman" w:cs="Times New Roman"/>
        </w:rPr>
        <w:t xml:space="preserve"> </w:t>
      </w:r>
      <w:r w:rsidR="00445CCF">
        <w:rPr>
          <w:rFonts w:ascii="Times New Roman" w:eastAsiaTheme="minorEastAsia" w:hAnsi="Times New Roman" w:cs="Times New Roman"/>
        </w:rPr>
        <w:t>E</w:t>
      </w:r>
      <w:r w:rsidR="005D4494" w:rsidRPr="005D4494">
        <w:rPr>
          <w:rFonts w:ascii="Times New Roman" w:eastAsiaTheme="minorEastAsia" w:hAnsi="Times New Roman" w:cs="Times New Roman"/>
        </w:rPr>
        <w:t>uclidean</w:t>
      </w:r>
      <w:r w:rsidR="00445CCF">
        <w:rPr>
          <w:rFonts w:ascii="Times New Roman" w:eastAsiaTheme="minorEastAsia" w:hAnsi="Times New Roman" w:cs="Times New Roman"/>
        </w:rPr>
        <w:t xml:space="preserve">, </w:t>
      </w:r>
      <w:r w:rsidR="00445CCF" w:rsidRPr="00445CCF">
        <w:rPr>
          <w:rFonts w:ascii="Times New Roman" w:eastAsiaTheme="minorEastAsia" w:hAnsi="Times New Roman" w:cs="Times New Roman"/>
        </w:rPr>
        <w:t>Manhattan</w:t>
      </w:r>
      <w:r w:rsidR="003C15F9">
        <w:rPr>
          <w:rFonts w:ascii="Times New Roman" w:eastAsiaTheme="minorEastAsia" w:hAnsi="Times New Roman" w:cs="Times New Roman"/>
        </w:rPr>
        <w:t xml:space="preserve">, </w:t>
      </w:r>
      <w:r w:rsidR="003C15F9" w:rsidRPr="003C15F9">
        <w:rPr>
          <w:rFonts w:ascii="Times New Roman" w:eastAsiaTheme="minorEastAsia" w:hAnsi="Times New Roman" w:cs="Times New Roman"/>
        </w:rPr>
        <w:t>Minkowski</w:t>
      </w:r>
      <w:r w:rsidR="00445CCF" w:rsidRPr="00445CCF">
        <w:rPr>
          <w:rFonts w:ascii="Times New Roman" w:eastAsiaTheme="minorEastAsia" w:hAnsi="Times New Roman" w:cs="Times New Roman"/>
        </w:rPr>
        <w:t xml:space="preserve"> distance</w:t>
      </w:r>
      <w:r w:rsidR="003C15F9">
        <w:rPr>
          <w:rFonts w:ascii="Times New Roman" w:eastAsiaTheme="minorEastAsia" w:hAnsi="Times New Roman" w:cs="Times New Roman"/>
        </w:rPr>
        <w:t xml:space="preserve"> to name a few can be used to calculate the distances between points. </w:t>
      </w:r>
    </w:p>
    <w:p w14:paraId="58487035" w14:textId="7FADA8D7" w:rsidR="00C3074E" w:rsidRDefault="003303EB" w:rsidP="001F152E">
      <w:pPr>
        <w:pStyle w:val="ListParagraph"/>
        <w:numPr>
          <w:ilvl w:val="0"/>
          <w:numId w:val="43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Choosing</w:t>
      </w:r>
      <w:r w:rsidR="00C3074E">
        <w:rPr>
          <w:rFonts w:ascii="Times New Roman" w:eastAsiaTheme="minorEastAsia" w:hAnsi="Times New Roman" w:cs="Times New Roman"/>
        </w:rPr>
        <w:t xml:space="preserve"> nearest neighbour. We chose the neighbour with the majority vote of least distance to this data poin</w:t>
      </w:r>
      <w:r>
        <w:rPr>
          <w:rFonts w:ascii="Times New Roman" w:eastAsiaTheme="minorEastAsia" w:hAnsi="Times New Roman" w:cs="Times New Roman"/>
        </w:rPr>
        <w:t xml:space="preserve">t. </w:t>
      </w:r>
    </w:p>
    <w:p w14:paraId="680EDE29" w14:textId="292174F1" w:rsidR="003303EB" w:rsidRPr="003303EB" w:rsidRDefault="00140F8E" w:rsidP="003303EB">
      <w:pPr>
        <w:rPr>
          <w:rFonts w:ascii="Times New Roman" w:eastAsiaTheme="minorEastAsia" w:hAnsi="Times New Roman" w:cs="Times New Roman"/>
        </w:rPr>
      </w:pPr>
      <w:r>
        <w:rPr>
          <w:rFonts w:ascii="Times New Roman" w:hAnsi="Times New Roman" w:cs="Times New Roman"/>
          <w:i/>
          <w:iCs/>
          <w:color w:val="002060"/>
        </w:rPr>
        <w:t xml:space="preserve">3.2 </w:t>
      </w:r>
      <w:r>
        <w:rPr>
          <w:rFonts w:ascii="Times New Roman" w:hAnsi="Times New Roman" w:cs="Times New Roman"/>
          <w:i/>
          <w:iCs/>
          <w:color w:val="002060"/>
        </w:rPr>
        <w:tab/>
        <w:t xml:space="preserve">Data </w:t>
      </w:r>
      <w:r w:rsidR="00355CD7">
        <w:rPr>
          <w:rFonts w:ascii="Times New Roman" w:hAnsi="Times New Roman" w:cs="Times New Roman"/>
          <w:i/>
          <w:iCs/>
          <w:color w:val="002060"/>
        </w:rPr>
        <w:t>preparation/</w:t>
      </w:r>
      <w:r>
        <w:rPr>
          <w:rFonts w:ascii="Times New Roman" w:hAnsi="Times New Roman" w:cs="Times New Roman"/>
          <w:i/>
          <w:iCs/>
          <w:color w:val="002060"/>
        </w:rPr>
        <w:t>transformation in the current challenge</w:t>
      </w:r>
      <w:r w:rsidRPr="002E42BC">
        <w:rPr>
          <w:rFonts w:ascii="Times New Roman" w:hAnsi="Times New Roman" w:cs="Times New Roman"/>
          <w:i/>
          <w:iCs/>
          <w:color w:val="002060"/>
        </w:rPr>
        <w:t>.</w:t>
      </w:r>
    </w:p>
    <w:p w14:paraId="13E18FEA" w14:textId="0404D5BA" w:rsidR="000710E7" w:rsidRDefault="0089125B" w:rsidP="000710E7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 </w:t>
      </w:r>
      <w:r w:rsidR="00140F8E">
        <w:rPr>
          <w:rFonts w:ascii="Times New Roman" w:eastAsiaTheme="minorEastAsia" w:hAnsi="Times New Roman" w:cs="Times New Roman"/>
        </w:rPr>
        <w:t>To transfor</w:t>
      </w:r>
      <w:r w:rsidR="00355CD7">
        <w:rPr>
          <w:rFonts w:ascii="Times New Roman" w:eastAsiaTheme="minorEastAsia" w:hAnsi="Times New Roman" w:cs="Times New Roman"/>
        </w:rPr>
        <w:t>m</w:t>
      </w:r>
      <w:r w:rsidR="00922EE0">
        <w:rPr>
          <w:rFonts w:ascii="Times New Roman" w:eastAsiaTheme="minorEastAsia" w:hAnsi="Times New Roman" w:cs="Times New Roman"/>
        </w:rPr>
        <w:t xml:space="preserve"> the data</w:t>
      </w:r>
      <w:r w:rsidR="000A1428">
        <w:rPr>
          <w:rFonts w:ascii="Times New Roman" w:eastAsiaTheme="minorEastAsia" w:hAnsi="Times New Roman" w:cs="Times New Roman"/>
        </w:rPr>
        <w:fldChar w:fldCharType="begin"/>
      </w:r>
      <w:r w:rsidR="000A1428">
        <w:rPr>
          <w:rFonts w:ascii="Times New Roman" w:eastAsiaTheme="minorEastAsia" w:hAnsi="Times New Roman" w:cs="Times New Roman"/>
        </w:rPr>
        <w:instrText xml:space="preserve"> ADDIN ZOTERO_ITEM CSL_CITATION {"citationID":"81pdNYw5","properties":{"formattedCitation":"[9]","plainCitation":"[9]","noteIndex":0},"citationItems":[{"id":205,"uris":["http://zotero.org/users/14711598/items/TYEK8X2K"],"itemData":{"id":205,"type":"webpage","abstract":"K-Nearest Neighbours is one of the most basic yet essential classification algorithms in Machine Learning. It belongs to the supervised learning domain","container-title":"GeeksforGeeks","language":"en-US","note":"section: AI-ML-DS","title":"K-Nearest Neighbor(KNN) Algorithm","URL":"https://www.geeksforgeeks.org/k-nearest-neighbours/","accessed":{"date-parts":[["2024",11,19]]},"issued":{"date-parts":[["2017",4,14]]}}}],"schema":"https://github.com/citation-style-language/schema/raw/master/csl-citation.json"} </w:instrText>
      </w:r>
      <w:r w:rsidR="000A1428">
        <w:rPr>
          <w:rFonts w:ascii="Times New Roman" w:eastAsiaTheme="minorEastAsia" w:hAnsi="Times New Roman" w:cs="Times New Roman"/>
        </w:rPr>
        <w:fldChar w:fldCharType="separate"/>
      </w:r>
      <w:r w:rsidR="000A1428" w:rsidRPr="000A1428">
        <w:rPr>
          <w:rFonts w:ascii="Times New Roman" w:hAnsi="Times New Roman" w:cs="Times New Roman"/>
        </w:rPr>
        <w:t>[9]</w:t>
      </w:r>
      <w:r w:rsidR="000A1428">
        <w:rPr>
          <w:rFonts w:ascii="Times New Roman" w:eastAsiaTheme="minorEastAsia" w:hAnsi="Times New Roman" w:cs="Times New Roman"/>
        </w:rPr>
        <w:fldChar w:fldCharType="end"/>
      </w:r>
      <w:r w:rsidR="00922EE0">
        <w:rPr>
          <w:rFonts w:ascii="Times New Roman" w:eastAsiaTheme="minorEastAsia" w:hAnsi="Times New Roman" w:cs="Times New Roman"/>
        </w:rPr>
        <w:t>:</w:t>
      </w:r>
    </w:p>
    <w:p w14:paraId="4F0D23DF" w14:textId="5990F499" w:rsidR="00922EE0" w:rsidRDefault="00922EE0" w:rsidP="003422A4">
      <w:pPr>
        <w:pStyle w:val="ListParagraph"/>
        <w:numPr>
          <w:ilvl w:val="0"/>
          <w:numId w:val="41"/>
        </w:numPr>
        <w:rPr>
          <w:rFonts w:ascii="Times New Roman" w:eastAsiaTheme="minorEastAsia" w:hAnsi="Times New Roman" w:cs="Times New Roman"/>
        </w:rPr>
      </w:pPr>
      <w:proofErr w:type="spellStart"/>
      <w:r>
        <w:rPr>
          <w:rFonts w:ascii="Times New Roman" w:eastAsiaTheme="minorEastAsia" w:hAnsi="Times New Roman" w:cs="Times New Roman"/>
        </w:rPr>
        <w:t>NaN</w:t>
      </w:r>
      <w:proofErr w:type="spellEnd"/>
      <w:r>
        <w:rPr>
          <w:rFonts w:ascii="Times New Roman" w:eastAsiaTheme="minorEastAsia" w:hAnsi="Times New Roman" w:cs="Times New Roman"/>
        </w:rPr>
        <w:t xml:space="preserve"> values for ages were filled with </w:t>
      </w:r>
      <w:r w:rsidR="000E5222">
        <w:rPr>
          <w:rFonts w:ascii="Times New Roman" w:eastAsiaTheme="minorEastAsia" w:hAnsi="Times New Roman" w:cs="Times New Roman"/>
        </w:rPr>
        <w:t xml:space="preserve">mean ages </w:t>
      </w:r>
    </w:p>
    <w:p w14:paraId="2AD611AF" w14:textId="4E8E7560" w:rsidR="000E5222" w:rsidRDefault="002A5BB9" w:rsidP="003422A4">
      <w:pPr>
        <w:pStyle w:val="ListParagraph"/>
        <w:numPr>
          <w:ilvl w:val="0"/>
          <w:numId w:val="4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Convert c</w:t>
      </w:r>
      <w:r w:rsidR="000E5222">
        <w:rPr>
          <w:rFonts w:ascii="Times New Roman" w:eastAsiaTheme="minorEastAsia" w:hAnsi="Times New Roman" w:cs="Times New Roman"/>
        </w:rPr>
        <w:t>ategorical data for gender was converted to bina</w:t>
      </w:r>
      <w:r w:rsidR="003C7624">
        <w:rPr>
          <w:rFonts w:ascii="Times New Roman" w:eastAsiaTheme="minorEastAsia" w:hAnsi="Times New Roman" w:cs="Times New Roman"/>
        </w:rPr>
        <w:t xml:space="preserve">ry </w:t>
      </w:r>
    </w:p>
    <w:p w14:paraId="416D4C6A" w14:textId="223BBDA8" w:rsidR="0085064A" w:rsidRDefault="002A5BB9" w:rsidP="003422A4">
      <w:pPr>
        <w:pStyle w:val="ListParagraph"/>
        <w:numPr>
          <w:ilvl w:val="0"/>
          <w:numId w:val="4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P</w:t>
      </w:r>
      <w:r w:rsidR="00F42E12">
        <w:rPr>
          <w:rFonts w:ascii="Times New Roman" w:eastAsiaTheme="minorEastAsia" w:hAnsi="Times New Roman" w:cs="Times New Roman"/>
        </w:rPr>
        <w:t>erform d</w:t>
      </w:r>
      <w:r w:rsidR="003C7624">
        <w:rPr>
          <w:rFonts w:ascii="Times New Roman" w:eastAsiaTheme="minorEastAsia" w:hAnsi="Times New Roman" w:cs="Times New Roman"/>
        </w:rPr>
        <w:t xml:space="preserve">ummy </w:t>
      </w:r>
      <w:r w:rsidR="00F42E12">
        <w:rPr>
          <w:rFonts w:ascii="Times New Roman" w:eastAsiaTheme="minorEastAsia" w:hAnsi="Times New Roman" w:cs="Times New Roman"/>
        </w:rPr>
        <w:t xml:space="preserve">encoding on the passenger class feature using </w:t>
      </w:r>
      <w:r w:rsidR="0085064A">
        <w:rPr>
          <w:rFonts w:ascii="Times New Roman" w:eastAsiaTheme="minorEastAsia" w:hAnsi="Times New Roman" w:cs="Times New Roman"/>
        </w:rPr>
        <w:t xml:space="preserve">pandas </w:t>
      </w:r>
      <w:proofErr w:type="spellStart"/>
      <w:r w:rsidR="0085064A" w:rsidRPr="0085064A">
        <w:rPr>
          <w:rFonts w:ascii="Times New Roman" w:eastAsiaTheme="minorEastAsia" w:hAnsi="Times New Roman" w:cs="Times New Roman"/>
        </w:rPr>
        <w:t>get_dummies</w:t>
      </w:r>
      <w:proofErr w:type="spellEnd"/>
      <w:r w:rsidR="0085064A">
        <w:rPr>
          <w:rFonts w:ascii="Times New Roman" w:eastAsiaTheme="minorEastAsia" w:hAnsi="Times New Roman" w:cs="Times New Roman"/>
        </w:rPr>
        <w:t xml:space="preserve"> class.</w:t>
      </w:r>
    </w:p>
    <w:p w14:paraId="537B9155" w14:textId="6625441E" w:rsidR="00993EDF" w:rsidRDefault="002A5BB9" w:rsidP="003422A4">
      <w:pPr>
        <w:pStyle w:val="ListParagraph"/>
        <w:numPr>
          <w:ilvl w:val="0"/>
          <w:numId w:val="4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S</w:t>
      </w:r>
      <w:r w:rsidR="00993EDF">
        <w:rPr>
          <w:rFonts w:ascii="Times New Roman" w:eastAsiaTheme="minorEastAsia" w:hAnsi="Times New Roman" w:cs="Times New Roman"/>
        </w:rPr>
        <w:t xml:space="preserve">cale features </w:t>
      </w:r>
      <w:r>
        <w:rPr>
          <w:rFonts w:ascii="Times New Roman" w:eastAsiaTheme="minorEastAsia" w:hAnsi="Times New Roman" w:cs="Times New Roman"/>
        </w:rPr>
        <w:t xml:space="preserve">to reduce the impact </w:t>
      </w:r>
      <w:r w:rsidR="009D48A3">
        <w:rPr>
          <w:rFonts w:ascii="Times New Roman" w:eastAsiaTheme="minorEastAsia" w:hAnsi="Times New Roman" w:cs="Times New Roman"/>
        </w:rPr>
        <w:t xml:space="preserve">large feature values can have on smaller ones </w:t>
      </w:r>
    </w:p>
    <w:p w14:paraId="42AB0F8C" w14:textId="1B152703" w:rsidR="00DB142A" w:rsidRDefault="00DB142A" w:rsidP="00DB142A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At this point, we can be sure of having </w:t>
      </w:r>
      <w:r w:rsidR="004C32D3">
        <w:rPr>
          <w:rFonts w:ascii="Times New Roman" w:eastAsiaTheme="minorEastAsia" w:hAnsi="Times New Roman" w:cs="Times New Roman"/>
        </w:rPr>
        <w:t xml:space="preserve">a clean data to work with. </w:t>
      </w:r>
    </w:p>
    <w:p w14:paraId="44D92081" w14:textId="77777777" w:rsidR="00D568F0" w:rsidRDefault="00D568F0" w:rsidP="00DB142A">
      <w:pPr>
        <w:rPr>
          <w:rFonts w:ascii="Times New Roman" w:eastAsiaTheme="minorEastAsia" w:hAnsi="Times New Roman" w:cs="Times New Roman"/>
        </w:rPr>
      </w:pPr>
    </w:p>
    <w:p w14:paraId="165F36E8" w14:textId="67812909" w:rsidR="00D568F0" w:rsidRPr="005D01C9" w:rsidRDefault="00D568F0" w:rsidP="00D568F0">
      <w:p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 xml:space="preserve">3.3 </w:t>
      </w:r>
      <w:r>
        <w:rPr>
          <w:rFonts w:ascii="Times New Roman" w:hAnsi="Times New Roman" w:cs="Times New Roman"/>
          <w:i/>
          <w:iCs/>
          <w:color w:val="002060"/>
        </w:rPr>
        <w:tab/>
        <w:t>Classifier performance v</w:t>
      </w:r>
      <w:r w:rsidR="005D01C9">
        <w:rPr>
          <w:rFonts w:ascii="Times New Roman" w:hAnsi="Times New Roman" w:cs="Times New Roman"/>
          <w:i/>
          <w:iCs/>
          <w:color w:val="002060"/>
        </w:rPr>
        <w:t xml:space="preserve">ersus number of neighbours.  </w:t>
      </w:r>
    </w:p>
    <w:p w14:paraId="761A5454" w14:textId="3D4E8E4B" w:rsidR="00D568F0" w:rsidRDefault="006A2172" w:rsidP="00DB142A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o examine the classifier performance versus the number of neighbours </w:t>
      </w:r>
      <w:r w:rsidR="00AC0B41">
        <w:rPr>
          <w:rFonts w:ascii="Times New Roman" w:eastAsiaTheme="minorEastAsia" w:hAnsi="Times New Roman" w:cs="Times New Roman"/>
        </w:rPr>
        <w:t>we:</w:t>
      </w:r>
    </w:p>
    <w:p w14:paraId="172BB448" w14:textId="74493889" w:rsidR="00AC0B41" w:rsidRDefault="00AC0B41" w:rsidP="00AC0B41">
      <w:pPr>
        <w:pStyle w:val="ListParagraph"/>
        <w:numPr>
          <w:ilvl w:val="0"/>
          <w:numId w:val="44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Created and empty list </w:t>
      </w:r>
      <w:r w:rsidR="000C26C9">
        <w:rPr>
          <w:rFonts w:ascii="Times New Roman" w:eastAsiaTheme="minorEastAsia" w:hAnsi="Times New Roman" w:cs="Times New Roman"/>
        </w:rPr>
        <w:t>cross validation scores</w:t>
      </w:r>
      <w:r w:rsidR="00200E5E">
        <w:rPr>
          <w:rFonts w:ascii="Times New Roman" w:eastAsiaTheme="minorEastAsia" w:hAnsi="Times New Roman" w:cs="Times New Roman"/>
        </w:rPr>
        <w:t>.</w:t>
      </w:r>
      <w:r w:rsidR="000C26C9">
        <w:rPr>
          <w:rFonts w:ascii="Times New Roman" w:eastAsiaTheme="minorEastAsia" w:hAnsi="Times New Roman" w:cs="Times New Roman"/>
        </w:rPr>
        <w:t xml:space="preserve"> </w:t>
      </w:r>
    </w:p>
    <w:p w14:paraId="76E78DAE" w14:textId="746C280C" w:rsidR="000C26C9" w:rsidRDefault="000C26C9" w:rsidP="00AC0B41">
      <w:pPr>
        <w:pStyle w:val="ListParagraph"/>
        <w:numPr>
          <w:ilvl w:val="0"/>
          <w:numId w:val="44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Set a range of k, in this case </w:t>
      </w:r>
      <w:r w:rsidR="00200E5E">
        <w:rPr>
          <w:rFonts w:ascii="Times New Roman" w:eastAsiaTheme="minorEastAsia" w:hAnsi="Times New Roman" w:cs="Times New Roman"/>
        </w:rPr>
        <w:t>1 to 20.</w:t>
      </w:r>
    </w:p>
    <w:p w14:paraId="535EDA25" w14:textId="77777777" w:rsidR="00C82A4F" w:rsidRDefault="00200E5E" w:rsidP="00AC0B41">
      <w:pPr>
        <w:pStyle w:val="ListParagraph"/>
        <w:numPr>
          <w:ilvl w:val="0"/>
          <w:numId w:val="44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lastRenderedPageBreak/>
        <w:t xml:space="preserve">For </w:t>
      </w:r>
      <w:r w:rsidR="002B0279">
        <w:rPr>
          <w:rFonts w:ascii="Times New Roman" w:eastAsiaTheme="minorEastAsia" w:hAnsi="Times New Roman" w:cs="Times New Roman"/>
        </w:rPr>
        <w:t>each value of k, we</w:t>
      </w:r>
      <w:r w:rsidR="003B1E98">
        <w:rPr>
          <w:rFonts w:ascii="Times New Roman" w:eastAsiaTheme="minorEastAsia" w:hAnsi="Times New Roman" w:cs="Times New Roman"/>
        </w:rPr>
        <w:t xml:space="preserve"> compute KNN</w:t>
      </w:r>
      <w:r w:rsidR="00C82A4F">
        <w:rPr>
          <w:rFonts w:ascii="Times New Roman" w:eastAsiaTheme="minorEastAsia" w:hAnsi="Times New Roman" w:cs="Times New Roman"/>
        </w:rPr>
        <w:t>.</w:t>
      </w:r>
    </w:p>
    <w:p w14:paraId="136A6EC7" w14:textId="1D51D877" w:rsidR="00200E5E" w:rsidRDefault="00C82A4F" w:rsidP="00AC0B41">
      <w:pPr>
        <w:pStyle w:val="ListParagraph"/>
        <w:numPr>
          <w:ilvl w:val="0"/>
          <w:numId w:val="44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Calculate the</w:t>
      </w:r>
      <w:r w:rsidR="004549F3">
        <w:rPr>
          <w:rFonts w:ascii="Times New Roman" w:eastAsiaTheme="minorEastAsia" w:hAnsi="Times New Roman" w:cs="Times New Roman"/>
        </w:rPr>
        <w:t xml:space="preserve"> accuracy (</w:t>
      </w:r>
      <w:r w:rsidR="003B1E98">
        <w:rPr>
          <w:rFonts w:ascii="Times New Roman" w:eastAsiaTheme="minorEastAsia" w:hAnsi="Times New Roman" w:cs="Times New Roman"/>
        </w:rPr>
        <w:t>performance score</w:t>
      </w:r>
      <w:r w:rsidR="004549F3">
        <w:rPr>
          <w:rFonts w:ascii="Times New Roman" w:eastAsiaTheme="minorEastAsia" w:hAnsi="Times New Roman" w:cs="Times New Roman"/>
        </w:rPr>
        <w:t>) using cross-validation</w:t>
      </w:r>
      <w:r w:rsidR="003B1E98">
        <w:rPr>
          <w:rFonts w:ascii="Times New Roman" w:eastAsiaTheme="minorEastAsia" w:hAnsi="Times New Roman" w:cs="Times New Roman"/>
        </w:rPr>
        <w:t xml:space="preserve">. </w:t>
      </w:r>
    </w:p>
    <w:p w14:paraId="61A2D427" w14:textId="0B13CA48" w:rsidR="003B1E98" w:rsidRDefault="001F67CC" w:rsidP="00AC0B41">
      <w:pPr>
        <w:pStyle w:val="ListParagraph"/>
        <w:numPr>
          <w:ilvl w:val="0"/>
          <w:numId w:val="44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</w:t>
      </w:r>
      <w:r w:rsidR="00923F4F">
        <w:rPr>
          <w:rFonts w:ascii="Times New Roman" w:eastAsiaTheme="minorEastAsia" w:hAnsi="Times New Roman" w:cs="Times New Roman"/>
        </w:rPr>
        <w:t xml:space="preserve">score is appended to the list. </w:t>
      </w:r>
    </w:p>
    <w:p w14:paraId="769EBC39" w14:textId="24FC78B4" w:rsidR="00923F4F" w:rsidRDefault="00B043CF" w:rsidP="00923F4F">
      <w:pPr>
        <w:rPr>
          <w:rFonts w:ascii="Times New Roman" w:eastAsiaTheme="minorEastAsia" w:hAnsi="Times New Roman" w:cs="Times New Roman"/>
        </w:rPr>
      </w:pPr>
      <w:r w:rsidRPr="00742AF6">
        <w:rPr>
          <w:rFonts w:ascii="Times New Roman" w:eastAsiaTheme="minorEastAsia" w:hAnsi="Times New Roman" w:cs="Times New Roman"/>
          <w:noProof/>
        </w:rPr>
        <w:drawing>
          <wp:anchor distT="0" distB="0" distL="114300" distR="114300" simplePos="0" relativeHeight="251699200" behindDoc="0" locked="0" layoutInCell="1" allowOverlap="1" wp14:anchorId="2DFC8577" wp14:editId="04AF4685">
            <wp:simplePos x="0" y="0"/>
            <wp:positionH relativeFrom="margin">
              <wp:align>left</wp:align>
            </wp:positionH>
            <wp:positionV relativeFrom="paragraph">
              <wp:posOffset>307975</wp:posOffset>
            </wp:positionV>
            <wp:extent cx="4049395" cy="3185160"/>
            <wp:effectExtent l="0" t="0" r="8255" b="0"/>
            <wp:wrapTopAndBottom/>
            <wp:docPr id="11544816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4481643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9395" cy="31851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923F4F">
        <w:rPr>
          <w:rFonts w:ascii="Times New Roman" w:eastAsiaTheme="minorEastAsia" w:hAnsi="Times New Roman" w:cs="Times New Roman"/>
        </w:rPr>
        <w:t>Plotting a graph of performance against k, we obtain</w:t>
      </w:r>
      <w:r w:rsidR="00742AF6">
        <w:rPr>
          <w:rFonts w:ascii="Times New Roman" w:eastAsiaTheme="minorEastAsia" w:hAnsi="Times New Roman" w:cs="Times New Roman"/>
        </w:rPr>
        <w:t xml:space="preserve"> the following</w:t>
      </w:r>
      <w:r w:rsidR="00923F4F">
        <w:rPr>
          <w:rFonts w:ascii="Times New Roman" w:eastAsiaTheme="minorEastAsia" w:hAnsi="Times New Roman" w:cs="Times New Roman"/>
        </w:rPr>
        <w:t>:</w:t>
      </w:r>
    </w:p>
    <w:p w14:paraId="0A188CAB" w14:textId="7D19FE14" w:rsidR="00742AF6" w:rsidRDefault="00B043CF" w:rsidP="00923F4F">
      <w:pPr>
        <w:rPr>
          <w:rFonts w:ascii="Times New Roman" w:eastAsiaTheme="minorEastAsia" w:hAnsi="Times New Roman" w:cs="Times New Roman"/>
        </w:rPr>
      </w:pPr>
      <w:r w:rsidRPr="00B043CF">
        <w:rPr>
          <w:rFonts w:ascii="Times New Roman" w:eastAsiaTheme="minorEastAsia" w:hAnsi="Times New Roman" w:cs="Times New Roman"/>
          <w:noProof/>
        </w:rPr>
        <w:drawing>
          <wp:anchor distT="0" distB="0" distL="114300" distR="114300" simplePos="0" relativeHeight="251700224" behindDoc="0" locked="0" layoutInCell="1" allowOverlap="1" wp14:anchorId="7C956242" wp14:editId="69354CE2">
            <wp:simplePos x="0" y="0"/>
            <wp:positionH relativeFrom="margin">
              <wp:align>left</wp:align>
            </wp:positionH>
            <wp:positionV relativeFrom="paragraph">
              <wp:posOffset>3493135</wp:posOffset>
            </wp:positionV>
            <wp:extent cx="4020820" cy="3162300"/>
            <wp:effectExtent l="0" t="0" r="0" b="0"/>
            <wp:wrapTopAndBottom/>
            <wp:docPr id="419566260" name="Picture 1" descr="A graph with a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19566260" name="Picture 1" descr="A graph with a line&#10;&#10;Description automatically generated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20820" cy="31623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rFonts w:ascii="Times New Roman" w:eastAsiaTheme="minorEastAsia" w:hAnsi="Times New Roman" w:cs="Times New Roman"/>
        </w:rPr>
        <w:t xml:space="preserve">The losses </w:t>
      </w:r>
      <w:proofErr w:type="gramStart"/>
      <w:r>
        <w:rPr>
          <w:rFonts w:ascii="Times New Roman" w:eastAsiaTheme="minorEastAsia" w:hAnsi="Times New Roman" w:cs="Times New Roman"/>
        </w:rPr>
        <w:t>is</w:t>
      </w:r>
      <w:proofErr w:type="gramEnd"/>
      <w:r>
        <w:rPr>
          <w:rFonts w:ascii="Times New Roman" w:eastAsiaTheme="minorEastAsia" w:hAnsi="Times New Roman" w:cs="Times New Roman"/>
        </w:rPr>
        <w:t xml:space="preserve"> computed by simply subtracting the accuracy from 1:</w:t>
      </w:r>
    </w:p>
    <w:p w14:paraId="681CF2F2" w14:textId="77777777" w:rsidR="00443F93" w:rsidRDefault="00F15C95" w:rsidP="00923F4F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optimal number of neighbours is obtained by extracting </w:t>
      </w:r>
      <w:r w:rsidR="001011F3">
        <w:rPr>
          <w:rFonts w:ascii="Times New Roman" w:eastAsiaTheme="minorEastAsia" w:hAnsi="Times New Roman" w:cs="Times New Roman"/>
        </w:rPr>
        <w:t xml:space="preserve">k with the highest accuracy or list losses. In this case, the </w:t>
      </w:r>
      <w:r w:rsidR="00443F93">
        <w:rPr>
          <w:rFonts w:ascii="Times New Roman" w:eastAsiaTheme="minorEastAsia" w:hAnsi="Times New Roman" w:cs="Times New Roman"/>
        </w:rPr>
        <w:t xml:space="preserve">value for k obtained was 4. </w:t>
      </w:r>
    </w:p>
    <w:p w14:paraId="01D14AC4" w14:textId="27EEBADB" w:rsidR="00B043CF" w:rsidRDefault="00407D3F" w:rsidP="00923F4F">
      <w:pPr>
        <w:rPr>
          <w:rFonts w:ascii="Times New Roman" w:eastAsiaTheme="minorEastAsia" w:hAnsi="Times New Roman" w:cs="Times New Roman"/>
        </w:rPr>
      </w:pPr>
      <w:r w:rsidRPr="00407D3F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0C8335E9" wp14:editId="20B7D0A9">
            <wp:extent cx="5121084" cy="281964"/>
            <wp:effectExtent l="0" t="0" r="3810" b="3810"/>
            <wp:docPr id="12007238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0723876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121084" cy="2819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1011F3">
        <w:rPr>
          <w:rFonts w:ascii="Times New Roman" w:eastAsiaTheme="minorEastAsia" w:hAnsi="Times New Roman" w:cs="Times New Roman"/>
        </w:rPr>
        <w:t xml:space="preserve"> </w:t>
      </w:r>
    </w:p>
    <w:p w14:paraId="488926B1" w14:textId="77777777" w:rsidR="00E36C80" w:rsidRDefault="00E36C80" w:rsidP="00923F4F">
      <w:pPr>
        <w:rPr>
          <w:rFonts w:ascii="Times New Roman" w:eastAsiaTheme="minorEastAsia" w:hAnsi="Times New Roman" w:cs="Times New Roman"/>
        </w:rPr>
      </w:pPr>
    </w:p>
    <w:p w14:paraId="5D6023A4" w14:textId="100E8C29" w:rsidR="00E36C80" w:rsidRDefault="00E36C80" w:rsidP="00923F4F">
      <w:pPr>
        <w:rPr>
          <w:rFonts w:ascii="Times New Roman" w:eastAsiaTheme="minorEastAsia" w:hAnsi="Times New Roman" w:cs="Times New Roman"/>
        </w:rPr>
      </w:pPr>
      <w:r>
        <w:rPr>
          <w:rFonts w:ascii="Times New Roman" w:hAnsi="Times New Roman" w:cs="Times New Roman"/>
          <w:i/>
          <w:iCs/>
          <w:color w:val="002060"/>
        </w:rPr>
        <w:lastRenderedPageBreak/>
        <w:t>3.4</w:t>
      </w:r>
      <w:r>
        <w:rPr>
          <w:rFonts w:ascii="Times New Roman" w:hAnsi="Times New Roman" w:cs="Times New Roman"/>
          <w:i/>
          <w:iCs/>
          <w:color w:val="002060"/>
        </w:rPr>
        <w:tab/>
        <w:t xml:space="preserve"> Why some </w:t>
      </w:r>
      <w:r w:rsidR="005F50A1">
        <w:rPr>
          <w:rFonts w:ascii="Times New Roman" w:hAnsi="Times New Roman" w:cs="Times New Roman"/>
          <w:i/>
          <w:iCs/>
          <w:color w:val="002060"/>
        </w:rPr>
        <w:t xml:space="preserve">matrices </w:t>
      </w:r>
      <w:r w:rsidR="00B047F8">
        <w:rPr>
          <w:rFonts w:ascii="Times New Roman" w:hAnsi="Times New Roman" w:cs="Times New Roman"/>
          <w:i/>
          <w:iCs/>
          <w:color w:val="002060"/>
        </w:rPr>
        <w:t xml:space="preserve">are </w:t>
      </w:r>
      <w:r w:rsidR="00277EB4" w:rsidRPr="00277EB4">
        <w:rPr>
          <w:rFonts w:ascii="Times New Roman" w:hAnsi="Times New Roman" w:cs="Times New Roman"/>
          <w:i/>
          <w:iCs/>
          <w:color w:val="002060"/>
        </w:rPr>
        <w:t>sensitive to the kind of features used</w:t>
      </w:r>
      <w:r w:rsidR="005F50A1">
        <w:rPr>
          <w:rFonts w:ascii="Times New Roman" w:hAnsi="Times New Roman" w:cs="Times New Roman"/>
          <w:i/>
          <w:iCs/>
          <w:color w:val="002060"/>
        </w:rPr>
        <w:t>.</w:t>
      </w:r>
      <w:r>
        <w:rPr>
          <w:rFonts w:ascii="Times New Roman" w:hAnsi="Times New Roman" w:cs="Times New Roman"/>
          <w:i/>
          <w:iCs/>
          <w:color w:val="002060"/>
        </w:rPr>
        <w:t xml:space="preserve">  </w:t>
      </w:r>
    </w:p>
    <w:p w14:paraId="0DE24525" w14:textId="77777777" w:rsidR="005B50D3" w:rsidRDefault="005B50D3" w:rsidP="005B50D3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S</w:t>
      </w:r>
      <w:r w:rsidRPr="00107545">
        <w:rPr>
          <w:rFonts w:ascii="Times New Roman" w:eastAsiaTheme="minorEastAsia" w:hAnsi="Times New Roman" w:cs="Times New Roman"/>
        </w:rPr>
        <w:t>ome distance metrics are sensitive to the kind of features used</w:t>
      </w:r>
      <w:r>
        <w:rPr>
          <w:rFonts w:ascii="Times New Roman" w:eastAsiaTheme="minorEastAsia" w:hAnsi="Times New Roman" w:cs="Times New Roman"/>
        </w:rPr>
        <w:t xml:space="preserve"> because the features tend to hold a variety of data types, while matrices were designed to work on specific data types. For example, </w:t>
      </w:r>
      <w:r w:rsidRPr="003422A4">
        <w:rPr>
          <w:rFonts w:ascii="Times New Roman" w:eastAsiaTheme="minorEastAsia" w:hAnsi="Times New Roman" w:cs="Times New Roman"/>
        </w:rPr>
        <w:t>Euclidian</w:t>
      </w:r>
      <w:r>
        <w:rPr>
          <w:rFonts w:ascii="Times New Roman" w:eastAsiaTheme="minorEastAsia" w:hAnsi="Times New Roman" w:cs="Times New Roman"/>
        </w:rPr>
        <w:t xml:space="preserve">, </w:t>
      </w:r>
      <w:r w:rsidRPr="00524957">
        <w:rPr>
          <w:rFonts w:ascii="Times New Roman" w:eastAsiaTheme="minorEastAsia" w:hAnsi="Times New Roman" w:cs="Times New Roman"/>
        </w:rPr>
        <w:t xml:space="preserve">Manhattan, and </w:t>
      </w:r>
      <w:proofErr w:type="spellStart"/>
      <w:r w:rsidRPr="00524957">
        <w:rPr>
          <w:rFonts w:ascii="Times New Roman" w:eastAsiaTheme="minorEastAsia" w:hAnsi="Times New Roman" w:cs="Times New Roman"/>
        </w:rPr>
        <w:t>Mahalanobis</w:t>
      </w:r>
      <w:proofErr w:type="spellEnd"/>
      <w:r>
        <w:rPr>
          <w:rFonts w:ascii="Times New Roman" w:eastAsiaTheme="minorEastAsia" w:hAnsi="Times New Roman" w:cs="Times New Roman"/>
        </w:rPr>
        <w:t xml:space="preserve"> are</w:t>
      </w:r>
      <w:r w:rsidRPr="003422A4">
        <w:rPr>
          <w:rFonts w:ascii="Times New Roman" w:eastAsiaTheme="minorEastAsia" w:hAnsi="Times New Roman" w:cs="Times New Roman"/>
        </w:rPr>
        <w:t xml:space="preserve"> best suited for </w:t>
      </w:r>
      <w:r>
        <w:rPr>
          <w:rFonts w:ascii="Times New Roman" w:eastAsiaTheme="minorEastAsia" w:hAnsi="Times New Roman" w:cs="Times New Roman"/>
        </w:rPr>
        <w:t xml:space="preserve">continuous data but sensitive to scaling while Hamming distance matrix best suits categorical/binary data and hybrid will suit a mixture of these data types. </w:t>
      </w:r>
    </w:p>
    <w:p w14:paraId="3C83681F" w14:textId="77777777" w:rsidR="005B50D3" w:rsidRDefault="005B50D3" w:rsidP="005B50D3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To compare the performance of the model using different distance matrices, we used the:</w:t>
      </w:r>
    </w:p>
    <w:p w14:paraId="183E3246" w14:textId="77777777" w:rsidR="005B50D3" w:rsidRDefault="005B50D3" w:rsidP="005B50D3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Euclidian distance matrix</w:t>
      </w:r>
    </w:p>
    <w:p w14:paraId="251B6612" w14:textId="77777777" w:rsidR="005B50D3" w:rsidRDefault="005B50D3" w:rsidP="005B50D3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Harming distance matrix</w:t>
      </w:r>
    </w:p>
    <w:p w14:paraId="272794AF" w14:textId="77777777" w:rsidR="005B50D3" w:rsidRDefault="005B50D3" w:rsidP="005B50D3">
      <w:pPr>
        <w:pStyle w:val="ListParagraph"/>
        <w:numPr>
          <w:ilvl w:val="0"/>
          <w:numId w:val="1"/>
        </w:num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Cosine distance matrix</w:t>
      </w:r>
    </w:p>
    <w:p w14:paraId="42F73FEB" w14:textId="66402DFA" w:rsidR="005B50D3" w:rsidRDefault="005B50D3" w:rsidP="00423721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We obtained the following performance plots. </w:t>
      </w:r>
    </w:p>
    <w:p w14:paraId="225BDFFB" w14:textId="32E852BE" w:rsidR="005B50D3" w:rsidRDefault="00995925" w:rsidP="005B50D3">
      <w:pPr>
        <w:rPr>
          <w:rFonts w:ascii="Times New Roman" w:hAnsi="Times New Roman" w:cs="Times New Roman"/>
          <w:b/>
          <w:bCs/>
        </w:rPr>
      </w:pPr>
      <w:r w:rsidRPr="00995925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2DF2FB6F" wp14:editId="0D23C71B">
            <wp:extent cx="3345180" cy="2851408"/>
            <wp:effectExtent l="0" t="0" r="7620" b="6350"/>
            <wp:docPr id="987168735" name="Picture 1" descr="A graph with a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87168735" name="Picture 1" descr="A graph with a line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368919" cy="28716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AC7035" w14:textId="17F84B24" w:rsidR="005B50D3" w:rsidRDefault="004F6FAF" w:rsidP="005B50D3">
      <w:pPr>
        <w:rPr>
          <w:rFonts w:ascii="Times New Roman" w:hAnsi="Times New Roman" w:cs="Times New Roman"/>
          <w:b/>
          <w:bCs/>
        </w:rPr>
      </w:pPr>
      <w:r w:rsidRPr="004F6FAF">
        <w:rPr>
          <w:rFonts w:ascii="Times New Roman" w:hAnsi="Times New Roman" w:cs="Times New Roman"/>
          <w:b/>
          <w:bCs/>
          <w:noProof/>
        </w:rPr>
        <w:drawing>
          <wp:inline distT="0" distB="0" distL="0" distR="0" wp14:anchorId="2B674F8A" wp14:editId="14A9B8AA">
            <wp:extent cx="3345180" cy="2907871"/>
            <wp:effectExtent l="0" t="0" r="7620" b="6985"/>
            <wp:docPr id="372215297" name="Picture 1" descr="A graph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2215297" name="Picture 1" descr="A graph of a graph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359858" cy="2920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85F6FF" w14:textId="27A1FA00" w:rsidR="00A93847" w:rsidRPr="004F6FAF" w:rsidRDefault="004F6FAF" w:rsidP="005B50D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The firs plot </w:t>
      </w:r>
      <w:r w:rsidR="00A93847">
        <w:rPr>
          <w:rFonts w:ascii="Times New Roman" w:hAnsi="Times New Roman" w:cs="Times New Roman"/>
        </w:rPr>
        <w:t xml:space="preserve">was done using the Euclidian distance matric by default. </w:t>
      </w:r>
      <w:r w:rsidR="00A93847" w:rsidRPr="00742AF6">
        <w:rPr>
          <w:rFonts w:ascii="Times New Roman" w:eastAsiaTheme="minorEastAsia" w:hAnsi="Times New Roman" w:cs="Times New Roman"/>
          <w:noProof/>
        </w:rPr>
        <w:drawing>
          <wp:anchor distT="0" distB="0" distL="114300" distR="114300" simplePos="0" relativeHeight="251702272" behindDoc="0" locked="0" layoutInCell="1" allowOverlap="1" wp14:anchorId="14A78937" wp14:editId="52027AA8">
            <wp:simplePos x="0" y="0"/>
            <wp:positionH relativeFrom="margin">
              <wp:posOffset>0</wp:posOffset>
            </wp:positionH>
            <wp:positionV relativeFrom="paragraph">
              <wp:posOffset>304165</wp:posOffset>
            </wp:positionV>
            <wp:extent cx="4049395" cy="3185160"/>
            <wp:effectExtent l="0" t="0" r="8255" b="0"/>
            <wp:wrapTopAndBottom/>
            <wp:docPr id="281642429" name="Picture 1" descr="A graph with a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1642429" name="Picture 1" descr="A graph with a line&#10;&#10;Description automatically generated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9395" cy="31851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EC899E9" w14:textId="7157B544" w:rsidR="005B50D3" w:rsidRDefault="005B50D3" w:rsidP="005B50D3">
      <w:pPr>
        <w:rPr>
          <w:rFonts w:ascii="Times New Roman" w:hAnsi="Times New Roman" w:cs="Times New Roman"/>
          <w:b/>
          <w:bCs/>
        </w:rPr>
      </w:pPr>
    </w:p>
    <w:p w14:paraId="57681AC0" w14:textId="77777777" w:rsidR="00A93847" w:rsidRDefault="005B50D3" w:rsidP="005B50D3">
      <w:pPr>
        <w:rPr>
          <w:rFonts w:ascii="Times New Roman" w:hAnsi="Times New Roman" w:cs="Times New Roman"/>
        </w:rPr>
      </w:pPr>
      <w:r w:rsidRPr="00D504CE">
        <w:rPr>
          <w:rFonts w:ascii="Times New Roman" w:hAnsi="Times New Roman" w:cs="Times New Roman"/>
          <w:b/>
          <w:bCs/>
        </w:rPr>
        <w:t xml:space="preserve"> </w:t>
      </w:r>
      <w:r w:rsidR="00A93847">
        <w:rPr>
          <w:rFonts w:ascii="Times New Roman" w:hAnsi="Times New Roman" w:cs="Times New Roman"/>
        </w:rPr>
        <w:t xml:space="preserve">We obtain the following accuracy: </w:t>
      </w:r>
    </w:p>
    <w:p w14:paraId="7E458AEA" w14:textId="3AD26F0F" w:rsidR="00D63D35" w:rsidRDefault="00D63D35" w:rsidP="00D63D3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uclidian: 0.8089</w:t>
      </w:r>
    </w:p>
    <w:p w14:paraId="4F14F68C" w14:textId="60B40019" w:rsidR="0026587D" w:rsidRDefault="0026587D" w:rsidP="00D63D3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amming: 0.797</w:t>
      </w:r>
    </w:p>
    <w:p w14:paraId="0E57E14C" w14:textId="4C8B76CC" w:rsidR="008F4104" w:rsidRPr="008F4104" w:rsidRDefault="0026587D" w:rsidP="008F4104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sine: </w:t>
      </w:r>
      <w:r w:rsidR="008F4104">
        <w:rPr>
          <w:rFonts w:ascii="Times New Roman" w:hAnsi="Times New Roman" w:cs="Times New Roman"/>
        </w:rPr>
        <w:t>0.8128</w:t>
      </w:r>
    </w:p>
    <w:p w14:paraId="07C78DE5" w14:textId="4ACA5B00" w:rsidR="007967CC" w:rsidRDefault="008F4104" w:rsidP="008F410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sed on this comparison, The cosine matric has the best accuracy. </w:t>
      </w:r>
    </w:p>
    <w:p w14:paraId="5B12A6C9" w14:textId="77777777" w:rsidR="00EB19B3" w:rsidRDefault="00EB19B3" w:rsidP="008F4104">
      <w:pPr>
        <w:rPr>
          <w:rFonts w:ascii="Times New Roman" w:hAnsi="Times New Roman" w:cs="Times New Roman"/>
        </w:rPr>
      </w:pPr>
    </w:p>
    <w:p w14:paraId="17829BD5" w14:textId="1BD4EAB2" w:rsidR="007967CC" w:rsidRPr="008F4104" w:rsidRDefault="007967CC" w:rsidP="008F410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  <w:iCs/>
          <w:color w:val="002060"/>
        </w:rPr>
        <w:t>3.5</w:t>
      </w:r>
      <w:r>
        <w:rPr>
          <w:rFonts w:ascii="Times New Roman" w:hAnsi="Times New Roman" w:cs="Times New Roman"/>
          <w:i/>
          <w:iCs/>
          <w:color w:val="002060"/>
        </w:rPr>
        <w:tab/>
      </w:r>
      <w:r w:rsidR="00CE2343">
        <w:rPr>
          <w:rFonts w:ascii="Times New Roman" w:hAnsi="Times New Roman" w:cs="Times New Roman"/>
          <w:i/>
          <w:iCs/>
          <w:color w:val="002060"/>
        </w:rPr>
        <w:t>C</w:t>
      </w:r>
      <w:r>
        <w:rPr>
          <w:rFonts w:ascii="Times New Roman" w:hAnsi="Times New Roman" w:cs="Times New Roman"/>
          <w:i/>
          <w:iCs/>
          <w:color w:val="002060"/>
        </w:rPr>
        <w:t xml:space="preserve">omparing KNN with regression.  </w:t>
      </w:r>
    </w:p>
    <w:p w14:paraId="54DB7401" w14:textId="206E2E4C" w:rsidR="009B021F" w:rsidRDefault="00F95789" w:rsidP="003D7DB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</w:t>
      </w:r>
      <w:r w:rsidR="002D7BE7">
        <w:rPr>
          <w:rFonts w:ascii="Times New Roman" w:hAnsi="Times New Roman" w:cs="Times New Roman"/>
        </w:rPr>
        <w:t>paring KNN wi</w:t>
      </w:r>
      <w:r w:rsidR="00FF56E9">
        <w:rPr>
          <w:rFonts w:ascii="Times New Roman" w:hAnsi="Times New Roman" w:cs="Times New Roman"/>
        </w:rPr>
        <w:t xml:space="preserve">th the logistic regression, KNN performs better when </w:t>
      </w:r>
      <w:r w:rsidR="001E097E">
        <w:rPr>
          <w:rFonts w:ascii="Times New Roman" w:hAnsi="Times New Roman" w:cs="Times New Roman"/>
        </w:rPr>
        <w:t xml:space="preserve">using the Euclidian and Cosine Matrix. </w:t>
      </w:r>
      <w:r w:rsidR="008E3299">
        <w:rPr>
          <w:rFonts w:ascii="Times New Roman" w:hAnsi="Times New Roman" w:cs="Times New Roman"/>
        </w:rPr>
        <w:t xml:space="preserve">KNN is </w:t>
      </w:r>
      <w:r w:rsidR="00463BFC">
        <w:rPr>
          <w:rFonts w:ascii="Times New Roman" w:hAnsi="Times New Roman" w:cs="Times New Roman"/>
        </w:rPr>
        <w:t xml:space="preserve">good </w:t>
      </w:r>
      <w:r w:rsidR="00273B77">
        <w:rPr>
          <w:rFonts w:ascii="Times New Roman" w:hAnsi="Times New Roman" w:cs="Times New Roman"/>
        </w:rPr>
        <w:t>for it’s simplicity, adaptability, and interpretability</w:t>
      </w:r>
      <w:r w:rsidR="00273B77">
        <w:rPr>
          <w:rFonts w:ascii="Times New Roman" w:hAnsi="Times New Roman" w:cs="Times New Roman"/>
        </w:rPr>
        <w:fldChar w:fldCharType="begin"/>
      </w:r>
      <w:r w:rsidR="00273B77">
        <w:rPr>
          <w:rFonts w:ascii="Times New Roman" w:hAnsi="Times New Roman" w:cs="Times New Roman"/>
        </w:rPr>
        <w:instrText xml:space="preserve"> ADDIN ZOTERO_ITEM CSL_CITATION {"citationID":"SQvWg6iG","properties":{"formattedCitation":"[10]","plainCitation":"[10]","noteIndex":0},"citationItems":[{"id":206,"uris":["http://zotero.org/users/14711598/items/RLE2SE46"],"itemData":{"id":206,"type":"post-weblog","abstract":"when to choose KNN vs Linear Regression for your machine learning projects. Compare them to select the right algorithm for your data","container-title":"Medium","language":"en","title":"KNN vs. Linear Regression: How To Choose The Right ML Algorithm","title-short":"KNN vs. Linear Regression","URL":"https://medium.com/@skytoinds/knn-vs-linear-regression-how-to-choose-the-right-ml-algorithm-4f6bf01a4202","author":[{"family":"Story","given":"Current"}],"accessed":{"date-parts":[["2024",11,19]]},"issued":{"date-parts":[["2024",10,16]]}}}],"schema":"https://github.com/citation-style-language/schema/raw/master/csl-citation.json"} </w:instrText>
      </w:r>
      <w:r w:rsidR="00273B77">
        <w:rPr>
          <w:rFonts w:ascii="Times New Roman" w:hAnsi="Times New Roman" w:cs="Times New Roman"/>
        </w:rPr>
        <w:fldChar w:fldCharType="separate"/>
      </w:r>
      <w:r w:rsidR="00273B77" w:rsidRPr="00273B77">
        <w:rPr>
          <w:rFonts w:ascii="Times New Roman" w:hAnsi="Times New Roman" w:cs="Times New Roman"/>
        </w:rPr>
        <w:t>[10]</w:t>
      </w:r>
      <w:r w:rsidR="00273B77">
        <w:rPr>
          <w:rFonts w:ascii="Times New Roman" w:hAnsi="Times New Roman" w:cs="Times New Roman"/>
        </w:rPr>
        <w:fldChar w:fldCharType="end"/>
      </w:r>
      <w:r w:rsidR="004201C9">
        <w:rPr>
          <w:rFonts w:ascii="Times New Roman" w:hAnsi="Times New Roman" w:cs="Times New Roman"/>
        </w:rPr>
        <w:t>, but may suffer high computational cost</w:t>
      </w:r>
      <w:r w:rsidR="00236899">
        <w:rPr>
          <w:rFonts w:ascii="Times New Roman" w:hAnsi="Times New Roman" w:cs="Times New Roman"/>
        </w:rPr>
        <w:t>, and sensitivity to irrelevant feature.</w:t>
      </w:r>
      <w:r w:rsidR="0090118E">
        <w:rPr>
          <w:rFonts w:ascii="Times New Roman" w:hAnsi="Times New Roman" w:cs="Times New Roman"/>
        </w:rPr>
        <w:t xml:space="preserve"> It is best to employ KNN when data set is small, when features present complex correlation between each other </w:t>
      </w:r>
      <w:r w:rsidR="009B021F">
        <w:rPr>
          <w:rFonts w:ascii="Times New Roman" w:hAnsi="Times New Roman" w:cs="Times New Roman"/>
        </w:rPr>
        <w:t>and when data is reasonably well scaled. On the other hand, linear</w:t>
      </w:r>
      <w:r w:rsidR="00481C18">
        <w:rPr>
          <w:rFonts w:ascii="Times New Roman" w:hAnsi="Times New Roman" w:cs="Times New Roman"/>
        </w:rPr>
        <w:t xml:space="preserve"> regression is simple and </w:t>
      </w:r>
      <w:r w:rsidR="00AA5AD1">
        <w:rPr>
          <w:rFonts w:ascii="Times New Roman" w:hAnsi="Times New Roman" w:cs="Times New Roman"/>
        </w:rPr>
        <w:t>efficient,</w:t>
      </w:r>
      <w:r w:rsidR="00481C18">
        <w:rPr>
          <w:rFonts w:ascii="Times New Roman" w:hAnsi="Times New Roman" w:cs="Times New Roman"/>
        </w:rPr>
        <w:t xml:space="preserve"> but</w:t>
      </w:r>
      <w:r w:rsidR="00AA5AD1">
        <w:rPr>
          <w:rFonts w:ascii="Times New Roman" w:hAnsi="Times New Roman" w:cs="Times New Roman"/>
        </w:rPr>
        <w:t xml:space="preserve"> it</w:t>
      </w:r>
      <w:r w:rsidR="00481C18">
        <w:rPr>
          <w:rFonts w:ascii="Times New Roman" w:hAnsi="Times New Roman" w:cs="Times New Roman"/>
        </w:rPr>
        <w:t xml:space="preserve"> </w:t>
      </w:r>
      <w:r w:rsidR="00AA5AD1">
        <w:rPr>
          <w:rFonts w:ascii="Times New Roman" w:hAnsi="Times New Roman" w:cs="Times New Roman"/>
        </w:rPr>
        <w:t>assumes</w:t>
      </w:r>
      <w:r w:rsidR="00481C18">
        <w:rPr>
          <w:rFonts w:ascii="Times New Roman" w:hAnsi="Times New Roman" w:cs="Times New Roman"/>
        </w:rPr>
        <w:t xml:space="preserve"> linearity, it</w:t>
      </w:r>
      <w:r w:rsidR="00AA5AD1">
        <w:rPr>
          <w:rFonts w:ascii="Times New Roman" w:hAnsi="Times New Roman" w:cs="Times New Roman"/>
        </w:rPr>
        <w:t xml:space="preserve"> is sensitive to outliers. </w:t>
      </w:r>
    </w:p>
    <w:p w14:paraId="08080393" w14:textId="7B5F687A" w:rsidR="00BA40C6" w:rsidRDefault="00AA5AD1" w:rsidP="003D7DB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the Kag</w:t>
      </w:r>
      <w:r w:rsidR="00542B91">
        <w:rPr>
          <w:rFonts w:ascii="Times New Roman" w:hAnsi="Times New Roman" w:cs="Times New Roman"/>
        </w:rPr>
        <w:t>g</w:t>
      </w:r>
      <w:r>
        <w:rPr>
          <w:rFonts w:ascii="Times New Roman" w:hAnsi="Times New Roman" w:cs="Times New Roman"/>
        </w:rPr>
        <w:t xml:space="preserve">le competition, </w:t>
      </w:r>
      <w:r w:rsidR="00542B91">
        <w:rPr>
          <w:rFonts w:ascii="Times New Roman" w:hAnsi="Times New Roman" w:cs="Times New Roman"/>
        </w:rPr>
        <w:t>KNN is best suited due to its higher accuracy.</w:t>
      </w:r>
      <w:r w:rsidR="00CB25BA">
        <w:rPr>
          <w:rFonts w:ascii="Times New Roman" w:hAnsi="Times New Roman" w:cs="Times New Roman"/>
        </w:rPr>
        <w:t xml:space="preserve"> </w:t>
      </w:r>
    </w:p>
    <w:p w14:paraId="60C54327" w14:textId="25BAD50D" w:rsidR="005B50D3" w:rsidRPr="002953F8" w:rsidRDefault="005B50D3" w:rsidP="003D7DB7">
      <w:pPr>
        <w:rPr>
          <w:rFonts w:ascii="Times New Roman" w:hAnsi="Times New Roman" w:cs="Times New Roman"/>
        </w:rPr>
      </w:pPr>
      <w:r w:rsidRPr="003D7DB7">
        <w:rPr>
          <w:rFonts w:ascii="Times New Roman" w:hAnsi="Times New Roman" w:cs="Times New Roman"/>
          <w:b/>
          <w:bCs/>
        </w:rPr>
        <w:br w:type="page"/>
      </w:r>
    </w:p>
    <w:p w14:paraId="43806DCE" w14:textId="2262C632" w:rsidR="00CE4FCA" w:rsidRDefault="00CE4FCA" w:rsidP="00CE4FC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Question 4: </w:t>
      </w:r>
      <w:r w:rsidR="00CE2343" w:rsidRPr="00CE2343">
        <w:rPr>
          <w:rFonts w:ascii="Times New Roman" w:hAnsi="Times New Roman" w:cs="Times New Roman"/>
          <w:b/>
          <w:bCs/>
        </w:rPr>
        <w:t>REGRESSION – WINE QUALITY</w:t>
      </w:r>
    </w:p>
    <w:p w14:paraId="6257B909" w14:textId="088C5FDD" w:rsidR="00BF2D9D" w:rsidRDefault="0008651F" w:rsidP="00FA2872">
      <w:p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4.1</w:t>
      </w:r>
      <w:r>
        <w:rPr>
          <w:rFonts w:ascii="Times New Roman" w:hAnsi="Times New Roman" w:cs="Times New Roman"/>
          <w:i/>
          <w:iCs/>
          <w:color w:val="002060"/>
        </w:rPr>
        <w:tab/>
      </w:r>
      <w:r w:rsidR="00086E2E">
        <w:rPr>
          <w:rFonts w:ascii="Times New Roman" w:hAnsi="Times New Roman" w:cs="Times New Roman"/>
          <w:i/>
          <w:iCs/>
          <w:color w:val="002060"/>
        </w:rPr>
        <w:t>Feature average comparison and interpretation:</w:t>
      </w:r>
      <w:r>
        <w:rPr>
          <w:rFonts w:ascii="Times New Roman" w:hAnsi="Times New Roman" w:cs="Times New Roman"/>
          <w:i/>
          <w:iCs/>
          <w:color w:val="002060"/>
        </w:rPr>
        <w:t xml:space="preserve">  </w:t>
      </w:r>
    </w:p>
    <w:p w14:paraId="5BA62199" w14:textId="34B90F14" w:rsidR="0024564E" w:rsidRPr="00CB34C5" w:rsidRDefault="00CB34C5" w:rsidP="00FA2872">
      <w:pPr>
        <w:rPr>
          <w:rFonts w:ascii="Times New Roman" w:hAnsi="Times New Roman" w:cs="Times New Roman"/>
          <w:color w:val="000000" w:themeColor="text1"/>
        </w:rPr>
      </w:pPr>
      <w:r>
        <w:rPr>
          <w:rFonts w:ascii="Times New Roman" w:hAnsi="Times New Roman" w:cs="Times New Roman"/>
          <w:color w:val="000000" w:themeColor="text1"/>
        </w:rPr>
        <w:t>The a</w:t>
      </w:r>
      <w:r w:rsidR="003F77F8">
        <w:rPr>
          <w:rFonts w:ascii="Times New Roman" w:hAnsi="Times New Roman" w:cs="Times New Roman"/>
          <w:color w:val="000000" w:themeColor="text1"/>
        </w:rPr>
        <w:t xml:space="preserve">verage of each feature for red wine and white wine were computed and </w:t>
      </w:r>
      <w:r w:rsidR="00373AD8">
        <w:rPr>
          <w:rFonts w:ascii="Times New Roman" w:hAnsi="Times New Roman" w:cs="Times New Roman"/>
          <w:color w:val="000000" w:themeColor="text1"/>
        </w:rPr>
        <w:t xml:space="preserve">represented in the bar chat bellow. </w:t>
      </w:r>
      <w:r w:rsidR="002A6AFA">
        <w:rPr>
          <w:rFonts w:ascii="Times New Roman" w:hAnsi="Times New Roman" w:cs="Times New Roman"/>
          <w:color w:val="000000" w:themeColor="text1"/>
        </w:rPr>
        <w:t>We observe that</w:t>
      </w:r>
      <w:r w:rsidR="00805359">
        <w:rPr>
          <w:rFonts w:ascii="Times New Roman" w:hAnsi="Times New Roman" w:cs="Times New Roman"/>
          <w:color w:val="000000" w:themeColor="text1"/>
        </w:rPr>
        <w:t xml:space="preserve"> the feature with the greatest average</w:t>
      </w:r>
      <w:r w:rsidR="004A6738">
        <w:rPr>
          <w:rFonts w:ascii="Times New Roman" w:hAnsi="Times New Roman" w:cs="Times New Roman"/>
          <w:color w:val="000000" w:themeColor="text1"/>
        </w:rPr>
        <w:t xml:space="preserve"> </w:t>
      </w:r>
      <w:r w:rsidR="000074EF">
        <w:rPr>
          <w:rFonts w:ascii="Times New Roman" w:hAnsi="Times New Roman" w:cs="Times New Roman"/>
          <w:color w:val="000000" w:themeColor="text1"/>
        </w:rPr>
        <w:t xml:space="preserve">for both white type is </w:t>
      </w:r>
      <w:r w:rsidR="00ED61A5">
        <w:rPr>
          <w:rFonts w:ascii="Times New Roman" w:hAnsi="Times New Roman" w:cs="Times New Roman"/>
          <w:color w:val="000000" w:themeColor="text1"/>
        </w:rPr>
        <w:t xml:space="preserve">total </w:t>
      </w:r>
      <w:proofErr w:type="spellStart"/>
      <w:r w:rsidR="000074EF">
        <w:rPr>
          <w:rFonts w:ascii="Times New Roman" w:hAnsi="Times New Roman" w:cs="Times New Roman"/>
          <w:color w:val="000000" w:themeColor="text1"/>
        </w:rPr>
        <w:t>sulfur</w:t>
      </w:r>
      <w:r w:rsidR="00535EBE">
        <w:rPr>
          <w:rFonts w:ascii="Times New Roman" w:hAnsi="Times New Roman" w:cs="Times New Roman"/>
          <w:color w:val="000000" w:themeColor="text1"/>
        </w:rPr>
        <w:t>dioxide</w:t>
      </w:r>
      <w:proofErr w:type="spellEnd"/>
      <w:r w:rsidR="00535EBE">
        <w:rPr>
          <w:rFonts w:ascii="Times New Roman" w:hAnsi="Times New Roman" w:cs="Times New Roman"/>
          <w:color w:val="000000" w:themeColor="text1"/>
        </w:rPr>
        <w:t>. In basi</w:t>
      </w:r>
      <w:r w:rsidR="00C06CC2">
        <w:rPr>
          <w:rFonts w:ascii="Times New Roman" w:hAnsi="Times New Roman" w:cs="Times New Roman"/>
          <w:color w:val="000000" w:themeColor="text1"/>
        </w:rPr>
        <w:t>c common sense, the total</w:t>
      </w:r>
      <w:r w:rsidR="00473F88">
        <w:rPr>
          <w:rFonts w:ascii="Times New Roman" w:hAnsi="Times New Roman" w:cs="Times New Roman"/>
          <w:color w:val="000000" w:themeColor="text1"/>
        </w:rPr>
        <w:t xml:space="preserve"> </w:t>
      </w:r>
      <w:proofErr w:type="spellStart"/>
      <w:r w:rsidR="00473F88">
        <w:rPr>
          <w:rFonts w:ascii="Times New Roman" w:hAnsi="Times New Roman" w:cs="Times New Roman"/>
          <w:color w:val="000000" w:themeColor="text1"/>
        </w:rPr>
        <w:t>sul</w:t>
      </w:r>
      <w:r w:rsidR="00C871A3">
        <w:rPr>
          <w:rFonts w:ascii="Times New Roman" w:hAnsi="Times New Roman" w:cs="Times New Roman"/>
          <w:color w:val="000000" w:themeColor="text1"/>
        </w:rPr>
        <w:t>fur</w:t>
      </w:r>
      <w:proofErr w:type="spellEnd"/>
      <w:r w:rsidR="00C871A3">
        <w:rPr>
          <w:rFonts w:ascii="Times New Roman" w:hAnsi="Times New Roman" w:cs="Times New Roman"/>
          <w:color w:val="000000" w:themeColor="text1"/>
        </w:rPr>
        <w:t xml:space="preserve"> di</w:t>
      </w:r>
      <w:r w:rsidR="00D74C35">
        <w:rPr>
          <w:rFonts w:ascii="Times New Roman" w:hAnsi="Times New Roman" w:cs="Times New Roman"/>
          <w:color w:val="000000" w:themeColor="text1"/>
        </w:rPr>
        <w:t xml:space="preserve">oxide will </w:t>
      </w:r>
      <w:proofErr w:type="spellStart"/>
      <w:r w:rsidR="00D74C35">
        <w:rPr>
          <w:rFonts w:ascii="Times New Roman" w:hAnsi="Times New Roman" w:cs="Times New Roman"/>
          <w:color w:val="000000" w:themeColor="text1"/>
        </w:rPr>
        <w:t>probabliy</w:t>
      </w:r>
      <w:proofErr w:type="spellEnd"/>
      <w:r w:rsidR="00D74C35">
        <w:rPr>
          <w:rFonts w:ascii="Times New Roman" w:hAnsi="Times New Roman" w:cs="Times New Roman"/>
          <w:color w:val="000000" w:themeColor="text1"/>
        </w:rPr>
        <w:t xml:space="preserve"> contribute greatly to the wine quality of both types, followed by </w:t>
      </w:r>
      <w:r w:rsidR="00ED61A5">
        <w:rPr>
          <w:rFonts w:ascii="Times New Roman" w:hAnsi="Times New Roman" w:cs="Times New Roman"/>
          <w:color w:val="000000" w:themeColor="text1"/>
        </w:rPr>
        <w:t xml:space="preserve">free </w:t>
      </w:r>
      <w:proofErr w:type="spellStart"/>
      <w:r w:rsidR="00ED61A5">
        <w:rPr>
          <w:rFonts w:ascii="Times New Roman" w:hAnsi="Times New Roman" w:cs="Times New Roman"/>
          <w:color w:val="000000" w:themeColor="text1"/>
        </w:rPr>
        <w:t>sulfur</w:t>
      </w:r>
      <w:proofErr w:type="spellEnd"/>
      <w:r w:rsidR="00ED61A5">
        <w:rPr>
          <w:rFonts w:ascii="Times New Roman" w:hAnsi="Times New Roman" w:cs="Times New Roman"/>
          <w:color w:val="000000" w:themeColor="text1"/>
        </w:rPr>
        <w:t xml:space="preserve"> dioxide. </w:t>
      </w:r>
    </w:p>
    <w:p w14:paraId="3951CF7E" w14:textId="3E768ECC" w:rsidR="009E250A" w:rsidRDefault="0024564E" w:rsidP="009E250A">
      <w:pPr>
        <w:rPr>
          <w:rFonts w:ascii="Times New Roman" w:eastAsiaTheme="minorEastAsia" w:hAnsi="Times New Roman" w:cs="Times New Roman"/>
          <w:b/>
          <w:bCs/>
        </w:rPr>
      </w:pPr>
      <w:r w:rsidRPr="0024564E">
        <w:rPr>
          <w:rFonts w:ascii="Times New Roman" w:eastAsiaTheme="minorEastAsia" w:hAnsi="Times New Roman" w:cs="Times New Roman"/>
          <w:b/>
          <w:bCs/>
          <w:noProof/>
        </w:rPr>
        <w:drawing>
          <wp:inline distT="0" distB="0" distL="0" distR="0" wp14:anchorId="65510D43" wp14:editId="531E53E1">
            <wp:extent cx="4884420" cy="4867311"/>
            <wp:effectExtent l="0" t="0" r="0" b="9525"/>
            <wp:docPr id="159415568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4155689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899924" cy="4882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14CA98" w14:textId="49D8B3E3" w:rsidR="00207412" w:rsidRDefault="003C36D7" w:rsidP="009E250A">
      <w:pPr>
        <w:rPr>
          <w:rFonts w:ascii="Times New Roman" w:eastAsiaTheme="minorEastAsia" w:hAnsi="Times New Roman" w:cs="Times New Roman"/>
          <w:b/>
          <w:bCs/>
        </w:rPr>
      </w:pPr>
      <w:r>
        <w:rPr>
          <w:rFonts w:ascii="Times New Roman" w:hAnsi="Times New Roman" w:cs="Times New Roman"/>
          <w:i/>
          <w:iCs/>
          <w:color w:val="002060"/>
        </w:rPr>
        <w:t>4.2</w:t>
      </w:r>
      <w:r>
        <w:rPr>
          <w:rFonts w:ascii="Times New Roman" w:hAnsi="Times New Roman" w:cs="Times New Roman"/>
          <w:i/>
          <w:iCs/>
          <w:color w:val="002060"/>
        </w:rPr>
        <w:tab/>
        <w:t xml:space="preserve">Feature correlation with </w:t>
      </w:r>
      <w:r w:rsidR="002444F1">
        <w:rPr>
          <w:rFonts w:ascii="Times New Roman" w:hAnsi="Times New Roman" w:cs="Times New Roman"/>
          <w:i/>
          <w:iCs/>
          <w:color w:val="002060"/>
        </w:rPr>
        <w:t>wine quality</w:t>
      </w:r>
    </w:p>
    <w:p w14:paraId="6FECB88D" w14:textId="3F03E5C0" w:rsidR="00207412" w:rsidRPr="002731CA" w:rsidRDefault="002444F1" w:rsidP="009E250A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o obtain the correlation </w:t>
      </w:r>
      <w:r w:rsidR="000D1563">
        <w:rPr>
          <w:rFonts w:ascii="Times New Roman" w:eastAsiaTheme="minorEastAsia" w:hAnsi="Times New Roman" w:cs="Times New Roman"/>
        </w:rPr>
        <w:t xml:space="preserve">between features and qualities, we use </w:t>
      </w:r>
      <w:proofErr w:type="gramStart"/>
      <w:r w:rsidR="000D1563">
        <w:rPr>
          <w:rFonts w:ascii="Times New Roman" w:eastAsiaTheme="minorEastAsia" w:hAnsi="Times New Roman" w:cs="Times New Roman"/>
        </w:rPr>
        <w:t>the .</w:t>
      </w:r>
      <w:proofErr w:type="spellStart"/>
      <w:r w:rsidR="000D1563">
        <w:rPr>
          <w:rFonts w:ascii="Times New Roman" w:eastAsiaTheme="minorEastAsia" w:hAnsi="Times New Roman" w:cs="Times New Roman"/>
        </w:rPr>
        <w:t>corr</w:t>
      </w:r>
      <w:proofErr w:type="spellEnd"/>
      <w:proofErr w:type="gramEnd"/>
      <w:r w:rsidR="000D1563">
        <w:rPr>
          <w:rFonts w:ascii="Times New Roman" w:eastAsiaTheme="minorEastAsia" w:hAnsi="Times New Roman" w:cs="Times New Roman"/>
        </w:rPr>
        <w:t>() function. The correlations obtained was</w:t>
      </w:r>
      <w:r w:rsidR="0061133A">
        <w:rPr>
          <w:rFonts w:ascii="Times New Roman" w:eastAsiaTheme="minorEastAsia" w:hAnsi="Times New Roman" w:cs="Times New Roman"/>
        </w:rPr>
        <w:t xml:space="preserve"> represented using the bar graph bellow</w:t>
      </w:r>
      <w:r w:rsidR="006F5FE9">
        <w:rPr>
          <w:rFonts w:ascii="Times New Roman" w:eastAsiaTheme="minorEastAsia" w:hAnsi="Times New Roman" w:cs="Times New Roman"/>
        </w:rPr>
        <w:t xml:space="preserve">. For both white and red wine, the most relevant feature was </w:t>
      </w:r>
      <w:r w:rsidR="002731CA" w:rsidRPr="002731CA">
        <w:rPr>
          <w:rFonts w:ascii="Times New Roman" w:eastAsiaTheme="minorEastAsia" w:hAnsi="Times New Roman" w:cs="Times New Roman"/>
          <w:b/>
          <w:bCs/>
        </w:rPr>
        <w:t>alcohol</w:t>
      </w:r>
      <w:r w:rsidR="002731CA">
        <w:rPr>
          <w:rFonts w:ascii="Times New Roman" w:eastAsiaTheme="minorEastAsia" w:hAnsi="Times New Roman" w:cs="Times New Roman"/>
          <w:b/>
          <w:bCs/>
        </w:rPr>
        <w:t>.</w:t>
      </w:r>
      <w:r w:rsidR="002731CA">
        <w:rPr>
          <w:rFonts w:ascii="Times New Roman" w:eastAsiaTheme="minorEastAsia" w:hAnsi="Times New Roman" w:cs="Times New Roman"/>
        </w:rPr>
        <w:t xml:space="preserve"> This means, there is a great relationship between the quantity of alcohol in wine and the wine quality.</w:t>
      </w:r>
    </w:p>
    <w:p w14:paraId="78634A27" w14:textId="7433EDDC" w:rsidR="009E250A" w:rsidRPr="00F112A0" w:rsidRDefault="003072BA" w:rsidP="009E250A">
      <w:pPr>
        <w:rPr>
          <w:rFonts w:ascii="Times New Roman" w:eastAsiaTheme="minorEastAsia" w:hAnsi="Times New Roman" w:cs="Times New Roman"/>
        </w:rPr>
      </w:pPr>
      <w:r w:rsidRPr="003072BA">
        <w:rPr>
          <w:rFonts w:ascii="Times New Roman" w:eastAsiaTheme="minorEastAsia" w:hAnsi="Times New Roman" w:cs="Times New Roman"/>
          <w:noProof/>
        </w:rPr>
        <w:lastRenderedPageBreak/>
        <w:drawing>
          <wp:inline distT="0" distB="0" distL="0" distR="0" wp14:anchorId="2980B821" wp14:editId="19194C02">
            <wp:extent cx="5067300" cy="4591223"/>
            <wp:effectExtent l="0" t="0" r="0" b="0"/>
            <wp:docPr id="791643825" name="Picture 1" descr="A graph with blue and orang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91643825" name="Picture 1" descr="A graph with blue and orange bars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75020" cy="45982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B6527A" w14:textId="630828DE" w:rsidR="009E250A" w:rsidRPr="00A6309E" w:rsidRDefault="00F112A0" w:rsidP="00E86D66">
      <w:p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4.3</w:t>
      </w:r>
      <w:r>
        <w:rPr>
          <w:rFonts w:ascii="Times New Roman" w:hAnsi="Times New Roman" w:cs="Times New Roman"/>
          <w:i/>
          <w:iCs/>
          <w:color w:val="002060"/>
        </w:rPr>
        <w:tab/>
      </w:r>
      <w:r w:rsidR="00E86D66" w:rsidRPr="00E86D66">
        <w:rPr>
          <w:rFonts w:ascii="Times New Roman" w:hAnsi="Times New Roman" w:cs="Times New Roman"/>
          <w:i/>
          <w:iCs/>
          <w:color w:val="002060"/>
        </w:rPr>
        <w:t>Use Lasso and cross-validation to provide a plot of MSE against lambda and the</w:t>
      </w:r>
      <w:r w:rsidR="00A6309E">
        <w:rPr>
          <w:rFonts w:ascii="Times New Roman" w:hAnsi="Times New Roman" w:cs="Times New Roman"/>
          <w:i/>
          <w:iCs/>
          <w:color w:val="002060"/>
        </w:rPr>
        <w:t xml:space="preserve"> </w:t>
      </w:r>
      <w:r w:rsidR="00E86D66" w:rsidRPr="00E86D66">
        <w:rPr>
          <w:rFonts w:ascii="Times New Roman" w:hAnsi="Times New Roman" w:cs="Times New Roman"/>
          <w:i/>
          <w:iCs/>
          <w:color w:val="002060"/>
        </w:rPr>
        <w:t>parameter estimates versus lambda for white and red wine</w:t>
      </w:r>
    </w:p>
    <w:p w14:paraId="14323DD9" w14:textId="1A8F41A1" w:rsidR="009E250A" w:rsidRDefault="00462836" w:rsidP="009E250A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following graph </w:t>
      </w:r>
      <w:r w:rsidR="0073108D">
        <w:rPr>
          <w:rFonts w:ascii="Times New Roman" w:eastAsiaTheme="minorEastAsia" w:hAnsi="Times New Roman" w:cs="Times New Roman"/>
        </w:rPr>
        <w:t xml:space="preserve">for MSE and Lambda </w:t>
      </w:r>
      <w:r>
        <w:rPr>
          <w:rFonts w:ascii="Times New Roman" w:eastAsiaTheme="minorEastAsia" w:hAnsi="Times New Roman" w:cs="Times New Roman"/>
        </w:rPr>
        <w:t xml:space="preserve">was </w:t>
      </w:r>
      <w:r w:rsidR="00D35DDD">
        <w:rPr>
          <w:rFonts w:ascii="Times New Roman" w:eastAsiaTheme="minorEastAsia" w:hAnsi="Times New Roman" w:cs="Times New Roman"/>
        </w:rPr>
        <w:t xml:space="preserve">obtained after using </w:t>
      </w:r>
      <w:proofErr w:type="spellStart"/>
      <w:r w:rsidR="00B82BB0">
        <w:rPr>
          <w:rFonts w:ascii="Times New Roman" w:eastAsiaTheme="minorEastAsia" w:hAnsi="Times New Roman" w:cs="Times New Roman"/>
        </w:rPr>
        <w:t>lassso</w:t>
      </w:r>
      <w:proofErr w:type="spellEnd"/>
      <w:r w:rsidR="00B82BB0">
        <w:rPr>
          <w:rFonts w:ascii="Times New Roman" w:eastAsiaTheme="minorEastAsia" w:hAnsi="Times New Roman" w:cs="Times New Roman"/>
        </w:rPr>
        <w:t xml:space="preserve"> and cross</w:t>
      </w:r>
      <w:r w:rsidR="0073108D">
        <w:rPr>
          <w:rFonts w:ascii="Times New Roman" w:eastAsiaTheme="minorEastAsia" w:hAnsi="Times New Roman" w:cs="Times New Roman"/>
        </w:rPr>
        <w:t>-validation.</w:t>
      </w:r>
    </w:p>
    <w:p w14:paraId="0B2D877A" w14:textId="1B6E169B" w:rsidR="0073108D" w:rsidRPr="00462836" w:rsidRDefault="00D04040" w:rsidP="009E250A">
      <w:pPr>
        <w:rPr>
          <w:rFonts w:ascii="Times New Roman" w:eastAsiaTheme="minorEastAsia" w:hAnsi="Times New Roman" w:cs="Times New Roman"/>
        </w:rPr>
      </w:pPr>
      <w:r w:rsidRPr="00D04040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6965F4B3" wp14:editId="3D08D3D3">
            <wp:extent cx="5731510" cy="3121025"/>
            <wp:effectExtent l="0" t="0" r="2540" b="3175"/>
            <wp:docPr id="169202113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2021139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21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C35DAB" w14:textId="57E6ABEE" w:rsidR="009E250A" w:rsidRDefault="001F589C" w:rsidP="009E250A">
      <w:pPr>
        <w:rPr>
          <w:rFonts w:ascii="Times New Roman" w:eastAsiaTheme="minorEastAsia" w:hAnsi="Times New Roman" w:cs="Times New Roman"/>
          <w:b/>
          <w:bCs/>
        </w:rPr>
      </w:pPr>
      <w:r w:rsidRPr="001F589C">
        <w:rPr>
          <w:rFonts w:ascii="Times New Roman" w:eastAsiaTheme="minorEastAsia" w:hAnsi="Times New Roman" w:cs="Times New Roman"/>
          <w:b/>
          <w:bCs/>
          <w:noProof/>
        </w:rPr>
        <w:lastRenderedPageBreak/>
        <w:drawing>
          <wp:inline distT="0" distB="0" distL="0" distR="0" wp14:anchorId="475EB00A" wp14:editId="77882505">
            <wp:extent cx="5731510" cy="3093720"/>
            <wp:effectExtent l="0" t="0" r="2540" b="0"/>
            <wp:docPr id="1888969884" name="Picture 1" descr="A comparison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8969884" name="Picture 1" descr="A comparison of different colored lines&#10;&#10;Description automatically generated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93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D44B64" w14:textId="6B239EF0" w:rsidR="00A315F3" w:rsidRDefault="00396669" w:rsidP="00A315F3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>T</w:t>
      </w:r>
      <w:r w:rsidR="00A315F3">
        <w:rPr>
          <w:rFonts w:ascii="Times New Roman" w:eastAsiaTheme="minorEastAsia" w:hAnsi="Times New Roman" w:cs="Times New Roman"/>
        </w:rPr>
        <w:t xml:space="preserve">en </w:t>
      </w:r>
      <w:r w:rsidR="00475956">
        <w:rPr>
          <w:rFonts w:ascii="Times New Roman" w:eastAsiaTheme="minorEastAsia" w:hAnsi="Times New Roman" w:cs="Times New Roman"/>
        </w:rPr>
        <w:t>and nine features were selected from red and white wine respectivel</w:t>
      </w:r>
      <w:r w:rsidR="00EC7523">
        <w:rPr>
          <w:rFonts w:ascii="Times New Roman" w:eastAsiaTheme="minorEastAsia" w:hAnsi="Times New Roman" w:cs="Times New Roman"/>
        </w:rPr>
        <w:t>y as seen bellow:</w:t>
      </w:r>
    </w:p>
    <w:p w14:paraId="173D0865" w14:textId="43F1190D" w:rsidR="009E250A" w:rsidRDefault="000E5C63" w:rsidP="009E250A">
      <w:pPr>
        <w:rPr>
          <w:rFonts w:ascii="Times New Roman" w:eastAsiaTheme="minorEastAsia" w:hAnsi="Times New Roman" w:cs="Times New Roman"/>
          <w:b/>
          <w:bCs/>
        </w:rPr>
      </w:pPr>
      <w:r w:rsidRPr="000E5C63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135ADF9E" wp14:editId="56AC8B4B">
            <wp:extent cx="5731510" cy="1045210"/>
            <wp:effectExtent l="0" t="0" r="2540" b="2540"/>
            <wp:docPr id="1595308936" name="Picture 1" descr="A screen 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5308936" name="Picture 1" descr="A screen shot of a computer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045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5F4B6B" w14:textId="3E778C77" w:rsidR="009E250A" w:rsidRDefault="00164E76" w:rsidP="009E250A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best lambda was computed to be: </w:t>
      </w:r>
    </w:p>
    <w:p w14:paraId="2BABBE6F" w14:textId="7D081C53" w:rsidR="004E255B" w:rsidRDefault="00164E76" w:rsidP="009E250A">
      <w:pPr>
        <w:rPr>
          <w:rFonts w:ascii="Times New Roman" w:eastAsiaTheme="minorEastAsia" w:hAnsi="Times New Roman" w:cs="Times New Roman"/>
        </w:rPr>
      </w:pPr>
      <w:r w:rsidRPr="00164E76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22E7ED1E" wp14:editId="36806E24">
            <wp:extent cx="4282811" cy="518205"/>
            <wp:effectExtent l="0" t="0" r="3810" b="0"/>
            <wp:docPr id="175209691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2096913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282811" cy="518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2DCAA1" w14:textId="50641CA5" w:rsidR="001F3104" w:rsidRPr="004E255B" w:rsidRDefault="001F3104" w:rsidP="009E250A">
      <w:pPr>
        <w:rPr>
          <w:rFonts w:ascii="Times New Roman" w:eastAsiaTheme="minorEastAsia" w:hAnsi="Times New Roman" w:cs="Times New Roman"/>
          <w:b/>
          <w:bCs/>
        </w:rPr>
      </w:pPr>
      <w:r w:rsidRPr="004E255B">
        <w:rPr>
          <w:rFonts w:ascii="Times New Roman" w:eastAsiaTheme="minorEastAsia" w:hAnsi="Times New Roman" w:cs="Times New Roman"/>
          <w:b/>
          <w:bCs/>
        </w:rPr>
        <w:t>Remarks:</w:t>
      </w:r>
    </w:p>
    <w:p w14:paraId="1DA4E896" w14:textId="709614C0" w:rsidR="008E5102" w:rsidRDefault="00C03028" w:rsidP="009E250A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After analysis, we can infer that </w:t>
      </w:r>
      <w:r w:rsidR="004E255B" w:rsidRPr="004E255B">
        <w:rPr>
          <w:rFonts w:ascii="Times New Roman" w:eastAsiaTheme="minorEastAsia" w:hAnsi="Times New Roman" w:cs="Times New Roman"/>
        </w:rPr>
        <w:t xml:space="preserve">LASSO is </w:t>
      </w:r>
      <w:r w:rsidR="00F04DBE">
        <w:rPr>
          <w:rFonts w:ascii="Times New Roman" w:eastAsiaTheme="minorEastAsia" w:hAnsi="Times New Roman" w:cs="Times New Roman"/>
        </w:rPr>
        <w:t>relatively</w:t>
      </w:r>
      <w:r w:rsidR="004E255B" w:rsidRPr="004E255B">
        <w:rPr>
          <w:rFonts w:ascii="Times New Roman" w:eastAsiaTheme="minorEastAsia" w:hAnsi="Times New Roman" w:cs="Times New Roman"/>
        </w:rPr>
        <w:t xml:space="preserve"> a more robust feature selection</w:t>
      </w:r>
      <w:r w:rsidR="00F04DBE">
        <w:rPr>
          <w:rFonts w:ascii="Times New Roman" w:eastAsiaTheme="minorEastAsia" w:hAnsi="Times New Roman" w:cs="Times New Roman"/>
        </w:rPr>
        <w:t xml:space="preserve"> approach since </w:t>
      </w:r>
      <w:r w:rsidR="00DF486F">
        <w:rPr>
          <w:rFonts w:ascii="Times New Roman" w:eastAsiaTheme="minorEastAsia" w:hAnsi="Times New Roman" w:cs="Times New Roman"/>
        </w:rPr>
        <w:t xml:space="preserve">it performs regularisation </w:t>
      </w:r>
      <w:r w:rsidR="0035108D">
        <w:rPr>
          <w:rFonts w:ascii="Times New Roman" w:eastAsiaTheme="minorEastAsia" w:hAnsi="Times New Roman" w:cs="Times New Roman"/>
        </w:rPr>
        <w:t xml:space="preserve">during feature selection. This can go a long way to prevent overfitting. </w:t>
      </w:r>
      <w:r w:rsidR="00BC5380">
        <w:rPr>
          <w:rFonts w:ascii="Times New Roman" w:eastAsiaTheme="minorEastAsia" w:hAnsi="Times New Roman" w:cs="Times New Roman"/>
        </w:rPr>
        <w:t>Lasso can easily deal with</w:t>
      </w:r>
      <w:r w:rsidR="004E255B" w:rsidRPr="004E255B">
        <w:rPr>
          <w:rFonts w:ascii="Times New Roman" w:eastAsiaTheme="minorEastAsia" w:hAnsi="Times New Roman" w:cs="Times New Roman"/>
        </w:rPr>
        <w:t xml:space="preserve"> multicollinearity </w:t>
      </w:r>
      <w:r w:rsidR="00BC5380">
        <w:rPr>
          <w:rFonts w:ascii="Times New Roman" w:eastAsiaTheme="minorEastAsia" w:hAnsi="Times New Roman" w:cs="Times New Roman"/>
        </w:rPr>
        <w:t>between</w:t>
      </w:r>
      <w:r w:rsidR="004E255B" w:rsidRPr="004E255B">
        <w:rPr>
          <w:rFonts w:ascii="Times New Roman" w:eastAsiaTheme="minorEastAsia" w:hAnsi="Times New Roman" w:cs="Times New Roman"/>
        </w:rPr>
        <w:t xml:space="preserve"> features.</w:t>
      </w:r>
      <w:r w:rsidR="00BC5380">
        <w:rPr>
          <w:rFonts w:ascii="Times New Roman" w:eastAsiaTheme="minorEastAsia" w:hAnsi="Times New Roman" w:cs="Times New Roman"/>
        </w:rPr>
        <w:t xml:space="preserve"> On the other hand</w:t>
      </w:r>
      <w:r w:rsidR="005B654A">
        <w:rPr>
          <w:rFonts w:ascii="Times New Roman" w:eastAsiaTheme="minorEastAsia" w:hAnsi="Times New Roman" w:cs="Times New Roman"/>
        </w:rPr>
        <w:t xml:space="preserve">, absolute correlation is very rigid. </w:t>
      </w:r>
    </w:p>
    <w:p w14:paraId="299E4E57" w14:textId="6955456C" w:rsidR="008E5102" w:rsidRPr="00A6309E" w:rsidRDefault="008E5102" w:rsidP="008E5102">
      <w:p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4.4</w:t>
      </w:r>
      <w:r>
        <w:rPr>
          <w:rFonts w:ascii="Times New Roman" w:hAnsi="Times New Roman" w:cs="Times New Roman"/>
          <w:i/>
          <w:iCs/>
          <w:color w:val="002060"/>
        </w:rPr>
        <w:tab/>
      </w:r>
      <w:r w:rsidR="00515CFB" w:rsidRPr="00515CFB">
        <w:rPr>
          <w:rFonts w:ascii="Times New Roman" w:hAnsi="Times New Roman" w:cs="Times New Roman"/>
          <w:b/>
          <w:bCs/>
          <w:i/>
          <w:iCs/>
          <w:color w:val="002060"/>
        </w:rPr>
        <w:t xml:space="preserve">KNN regression </w:t>
      </w:r>
      <w:r w:rsidR="00515CFB" w:rsidRPr="00515CFB">
        <w:rPr>
          <w:rFonts w:ascii="Times New Roman" w:hAnsi="Times New Roman" w:cs="Times New Roman"/>
          <w:i/>
          <w:iCs/>
          <w:color w:val="002060"/>
        </w:rPr>
        <w:t>model</w:t>
      </w:r>
      <w:r w:rsidR="001B1357">
        <w:rPr>
          <w:rFonts w:ascii="Times New Roman" w:hAnsi="Times New Roman" w:cs="Times New Roman"/>
          <w:i/>
          <w:iCs/>
          <w:color w:val="002060"/>
        </w:rPr>
        <w:t xml:space="preserve"> for Red Wine</w:t>
      </w:r>
      <w:r w:rsidR="00515CFB">
        <w:rPr>
          <w:rFonts w:ascii="Times New Roman" w:hAnsi="Times New Roman" w:cs="Times New Roman"/>
          <w:i/>
          <w:iCs/>
          <w:color w:val="002060"/>
        </w:rPr>
        <w:t xml:space="preserve"> using selected features from LASSO</w:t>
      </w:r>
    </w:p>
    <w:p w14:paraId="528ED3C3" w14:textId="490A2DE2" w:rsidR="0021315A" w:rsidRDefault="00C95EBE" w:rsidP="000E3473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o construct a KNN regression model, we simply use the </w:t>
      </w:r>
      <w:proofErr w:type="spellStart"/>
      <w:r w:rsidR="000E3473" w:rsidRPr="000E3473">
        <w:rPr>
          <w:rFonts w:ascii="Times New Roman" w:eastAsiaTheme="minorEastAsia" w:hAnsi="Times New Roman" w:cs="Times New Roman"/>
        </w:rPr>
        <w:t>KNeighborsRegressor</w:t>
      </w:r>
      <w:proofErr w:type="spellEnd"/>
      <w:r w:rsidR="00455846">
        <w:rPr>
          <w:rFonts w:ascii="Times New Roman" w:eastAsiaTheme="minorEastAsia" w:hAnsi="Times New Roman" w:cs="Times New Roman"/>
        </w:rPr>
        <w:t xml:space="preserve"> and fit it </w:t>
      </w:r>
      <w:r w:rsidR="0021315A">
        <w:rPr>
          <w:rFonts w:ascii="Times New Roman" w:eastAsiaTheme="minorEastAsia" w:hAnsi="Times New Roman" w:cs="Times New Roman"/>
        </w:rPr>
        <w:t xml:space="preserve">to our data. </w:t>
      </w:r>
    </w:p>
    <w:p w14:paraId="76683D0E" w14:textId="20E386B5" w:rsidR="0021315A" w:rsidRPr="00A6309E" w:rsidRDefault="0021315A" w:rsidP="0021315A">
      <w:p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>4.5</w:t>
      </w:r>
      <w:r>
        <w:rPr>
          <w:rFonts w:ascii="Times New Roman" w:hAnsi="Times New Roman" w:cs="Times New Roman"/>
          <w:i/>
          <w:iCs/>
          <w:color w:val="002060"/>
        </w:rPr>
        <w:tab/>
      </w:r>
      <w:r w:rsidR="00836363" w:rsidRPr="00836363">
        <w:rPr>
          <w:rFonts w:ascii="Times New Roman" w:hAnsi="Times New Roman" w:cs="Times New Roman"/>
          <w:i/>
          <w:iCs/>
          <w:color w:val="002060"/>
        </w:rPr>
        <w:t>Assessing model perform</w:t>
      </w:r>
      <w:r w:rsidR="004B6425">
        <w:rPr>
          <w:rFonts w:ascii="Times New Roman" w:hAnsi="Times New Roman" w:cs="Times New Roman"/>
          <w:i/>
          <w:iCs/>
          <w:color w:val="002060"/>
        </w:rPr>
        <w:t>ance</w:t>
      </w:r>
      <w:r w:rsidR="00836363" w:rsidRPr="00836363">
        <w:rPr>
          <w:rFonts w:ascii="Times New Roman" w:hAnsi="Times New Roman" w:cs="Times New Roman"/>
          <w:i/>
          <w:iCs/>
          <w:color w:val="002060"/>
        </w:rPr>
        <w:t>.</w:t>
      </w:r>
    </w:p>
    <w:p w14:paraId="0FF1152C" w14:textId="64BB6F24" w:rsidR="0021315A" w:rsidRDefault="004B6425" w:rsidP="000E3473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The model performance on the bases of MSE and </w:t>
      </w:r>
      <w:r w:rsidR="007F4F3D">
        <w:rPr>
          <w:rFonts w:ascii="Times New Roman" w:eastAsiaTheme="minorEastAsia" w:hAnsi="Times New Roman" w:cs="Times New Roman"/>
        </w:rPr>
        <w:t>R-squared values was obtained</w:t>
      </w:r>
      <w:r w:rsidR="005A1A1C">
        <w:rPr>
          <w:rFonts w:ascii="Times New Roman" w:eastAsiaTheme="minorEastAsia" w:hAnsi="Times New Roman" w:cs="Times New Roman"/>
        </w:rPr>
        <w:t xml:space="preserve"> after KNN Regression</w:t>
      </w:r>
      <w:r w:rsidR="007F4F3D">
        <w:rPr>
          <w:rFonts w:ascii="Times New Roman" w:eastAsiaTheme="minorEastAsia" w:hAnsi="Times New Roman" w:cs="Times New Roman"/>
        </w:rPr>
        <w:t xml:space="preserve"> to be: </w:t>
      </w:r>
    </w:p>
    <w:p w14:paraId="31F865D6" w14:textId="13CDE96D" w:rsidR="00F751A7" w:rsidRDefault="00F751A7" w:rsidP="000E3473">
      <w:pPr>
        <w:rPr>
          <w:rFonts w:ascii="Times New Roman" w:eastAsiaTheme="minorEastAsia" w:hAnsi="Times New Roman" w:cs="Times New Roman"/>
        </w:rPr>
      </w:pPr>
    </w:p>
    <w:p w14:paraId="71D0B722" w14:textId="77777777" w:rsidR="005A1A1C" w:rsidRDefault="005A1A1C" w:rsidP="000E3473">
      <w:pPr>
        <w:rPr>
          <w:rFonts w:ascii="Times New Roman" w:eastAsiaTheme="minorEastAsia" w:hAnsi="Times New Roman" w:cs="Times New Roman"/>
        </w:rPr>
      </w:pPr>
    </w:p>
    <w:p w14:paraId="24AFCDC8" w14:textId="6920F263" w:rsidR="00D47F94" w:rsidRDefault="00D47F94" w:rsidP="000E3473">
      <w:pPr>
        <w:rPr>
          <w:rFonts w:ascii="Times New Roman" w:eastAsiaTheme="minorEastAsia" w:hAnsi="Times New Roman" w:cs="Times New Roman"/>
        </w:rPr>
      </w:pPr>
      <w:r w:rsidRPr="00D47F94">
        <w:rPr>
          <w:rFonts w:ascii="Times New Roman" w:eastAsiaTheme="minorEastAsia" w:hAnsi="Times New Roman" w:cs="Times New Roman"/>
          <w:noProof/>
        </w:rPr>
        <w:drawing>
          <wp:inline distT="0" distB="0" distL="0" distR="0" wp14:anchorId="2FFFBD8C" wp14:editId="011767D3">
            <wp:extent cx="5601185" cy="2171888"/>
            <wp:effectExtent l="0" t="0" r="0" b="0"/>
            <wp:docPr id="196335771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63357715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601185" cy="2171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22F08" w14:textId="77777777" w:rsidR="0021315A" w:rsidRPr="000E3473" w:rsidRDefault="0021315A" w:rsidP="000E3473">
      <w:pPr>
        <w:rPr>
          <w:rFonts w:ascii="Times New Roman" w:eastAsiaTheme="minorEastAsia" w:hAnsi="Times New Roman" w:cs="Times New Roman"/>
        </w:rPr>
      </w:pPr>
    </w:p>
    <w:p w14:paraId="3AA0104E" w14:textId="31AF7475" w:rsidR="008E5102" w:rsidRDefault="000E3473" w:rsidP="009E250A">
      <w:pPr>
        <w:rPr>
          <w:rFonts w:ascii="Times New Roman" w:eastAsiaTheme="minorEastAsia" w:hAnsi="Times New Roman" w:cs="Times New Roman"/>
        </w:rPr>
      </w:pPr>
      <w:r>
        <w:rPr>
          <w:rFonts w:ascii="Times New Roman" w:eastAsiaTheme="minorEastAsia" w:hAnsi="Times New Roman" w:cs="Times New Roman"/>
        </w:rPr>
        <w:t xml:space="preserve"> </w:t>
      </w:r>
    </w:p>
    <w:p w14:paraId="5220C673" w14:textId="77777777" w:rsidR="008E5102" w:rsidRPr="004E255B" w:rsidRDefault="008E5102" w:rsidP="009E250A">
      <w:pPr>
        <w:rPr>
          <w:rFonts w:ascii="Times New Roman" w:eastAsiaTheme="minorEastAsia" w:hAnsi="Times New Roman" w:cs="Times New Roman"/>
        </w:rPr>
      </w:pPr>
    </w:p>
    <w:p w14:paraId="3B5EF634" w14:textId="77777777" w:rsidR="009E250A" w:rsidRDefault="009E250A" w:rsidP="009E250A">
      <w:pPr>
        <w:rPr>
          <w:rFonts w:ascii="Times New Roman" w:eastAsiaTheme="minorEastAsia" w:hAnsi="Times New Roman" w:cs="Times New Roman"/>
          <w:b/>
          <w:bCs/>
        </w:rPr>
      </w:pPr>
    </w:p>
    <w:p w14:paraId="4217152C" w14:textId="77777777" w:rsidR="009E250A" w:rsidRDefault="009E250A" w:rsidP="009E250A">
      <w:pPr>
        <w:rPr>
          <w:rFonts w:ascii="Times New Roman" w:eastAsiaTheme="minorEastAsia" w:hAnsi="Times New Roman" w:cs="Times New Roman"/>
          <w:b/>
          <w:bCs/>
        </w:rPr>
      </w:pPr>
    </w:p>
    <w:p w14:paraId="6AEE397D" w14:textId="77777777" w:rsidR="009E250A" w:rsidRDefault="009E250A" w:rsidP="009E250A">
      <w:pPr>
        <w:rPr>
          <w:rFonts w:ascii="Times New Roman" w:eastAsiaTheme="minorEastAsia" w:hAnsi="Times New Roman" w:cs="Times New Roman"/>
          <w:b/>
          <w:bCs/>
        </w:rPr>
      </w:pPr>
    </w:p>
    <w:p w14:paraId="06D7F0DC" w14:textId="77777777" w:rsidR="009E250A" w:rsidRDefault="009E250A" w:rsidP="009E250A">
      <w:pPr>
        <w:rPr>
          <w:rFonts w:ascii="Times New Roman" w:eastAsiaTheme="minorEastAsia" w:hAnsi="Times New Roman" w:cs="Times New Roman"/>
          <w:b/>
          <w:bCs/>
        </w:rPr>
      </w:pPr>
    </w:p>
    <w:p w14:paraId="1C6959E5" w14:textId="77777777" w:rsidR="009E250A" w:rsidRDefault="009E250A" w:rsidP="009E250A">
      <w:pPr>
        <w:rPr>
          <w:rFonts w:ascii="Times New Roman" w:eastAsiaTheme="minorEastAsia" w:hAnsi="Times New Roman" w:cs="Times New Roman"/>
          <w:b/>
          <w:bCs/>
        </w:rPr>
      </w:pPr>
    </w:p>
    <w:p w14:paraId="74A30B3E" w14:textId="77777777" w:rsidR="009E250A" w:rsidRDefault="009E250A" w:rsidP="009E250A">
      <w:pPr>
        <w:rPr>
          <w:rFonts w:ascii="Times New Roman" w:eastAsiaTheme="minorEastAsia" w:hAnsi="Times New Roman" w:cs="Times New Roman"/>
          <w:b/>
          <w:bCs/>
        </w:rPr>
      </w:pPr>
    </w:p>
    <w:p w14:paraId="69FE4F47" w14:textId="77777777" w:rsidR="009E250A" w:rsidRDefault="009E250A" w:rsidP="009E250A">
      <w:pPr>
        <w:rPr>
          <w:rFonts w:ascii="Times New Roman" w:eastAsiaTheme="minorEastAsia" w:hAnsi="Times New Roman" w:cs="Times New Roman"/>
          <w:b/>
          <w:bCs/>
        </w:rPr>
      </w:pPr>
    </w:p>
    <w:p w14:paraId="5BC70B2A" w14:textId="77777777" w:rsidR="009E250A" w:rsidRDefault="009E250A" w:rsidP="009E250A">
      <w:pPr>
        <w:rPr>
          <w:rFonts w:ascii="Times New Roman" w:eastAsiaTheme="minorEastAsia" w:hAnsi="Times New Roman" w:cs="Times New Roman"/>
          <w:b/>
          <w:bCs/>
        </w:rPr>
      </w:pPr>
    </w:p>
    <w:p w14:paraId="66F415C7" w14:textId="17B92FB7" w:rsidR="000D33AF" w:rsidRPr="00CE2C29" w:rsidRDefault="000D33A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0916D537" w14:textId="162874AA" w:rsidR="00C77085" w:rsidRPr="00C77085" w:rsidRDefault="00C77085" w:rsidP="00EF6585">
      <w:pPr>
        <w:pStyle w:val="Bibliography"/>
        <w:rPr>
          <w:b/>
          <w:bCs/>
        </w:rPr>
      </w:pPr>
      <w:r w:rsidRPr="00C77085">
        <w:rPr>
          <w:b/>
          <w:bCs/>
        </w:rPr>
        <w:lastRenderedPageBreak/>
        <w:t xml:space="preserve">References </w:t>
      </w:r>
    </w:p>
    <w:p w14:paraId="124E30A5" w14:textId="77777777" w:rsidR="00273B77" w:rsidRPr="00273B77" w:rsidRDefault="00F71292" w:rsidP="00273B77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5F1B09">
        <w:instrText xml:space="preserve"> ADDIN ZOTERO_BIBL {"uncited":[],"omitted":[],"custom":[]} CSL_BIBLIOGRAPHY </w:instrText>
      </w:r>
      <w:r>
        <w:fldChar w:fldCharType="separate"/>
      </w:r>
      <w:r w:rsidR="00273B77" w:rsidRPr="00273B77">
        <w:rPr>
          <w:rFonts w:ascii="Times New Roman" w:hAnsi="Times New Roman" w:cs="Times New Roman"/>
        </w:rPr>
        <w:t>[1]</w:t>
      </w:r>
      <w:r w:rsidR="00273B77" w:rsidRPr="00273B77">
        <w:rPr>
          <w:rFonts w:ascii="Times New Roman" w:hAnsi="Times New Roman" w:cs="Times New Roman"/>
        </w:rPr>
        <w:tab/>
        <w:t>“pandas documentation — pandas 2.2.2 documentation.” Accessed: Sep. 02, 2024. [Online]. Available: https://pandas.pydata.org/pandas-docs/stable/index.html</w:t>
      </w:r>
    </w:p>
    <w:p w14:paraId="5CACE5E2" w14:textId="77777777" w:rsidR="00273B77" w:rsidRPr="00273B77" w:rsidRDefault="00273B77" w:rsidP="00273B77">
      <w:pPr>
        <w:pStyle w:val="Bibliography"/>
        <w:rPr>
          <w:rFonts w:ascii="Times New Roman" w:hAnsi="Times New Roman" w:cs="Times New Roman"/>
        </w:rPr>
      </w:pPr>
      <w:r w:rsidRPr="00273B77">
        <w:rPr>
          <w:rFonts w:ascii="Times New Roman" w:hAnsi="Times New Roman" w:cs="Times New Roman"/>
        </w:rPr>
        <w:t>[2]</w:t>
      </w:r>
      <w:r w:rsidRPr="00273B77">
        <w:rPr>
          <w:rFonts w:ascii="Times New Roman" w:hAnsi="Times New Roman" w:cs="Times New Roman"/>
        </w:rPr>
        <w:tab/>
        <w:t>“NumPy -.” Accessed: Sep. 02, 2024. [Online]. Available: https://numpy.org/</w:t>
      </w:r>
    </w:p>
    <w:p w14:paraId="6FFBF4ED" w14:textId="77777777" w:rsidR="00273B77" w:rsidRPr="00273B77" w:rsidRDefault="00273B77" w:rsidP="00273B77">
      <w:pPr>
        <w:pStyle w:val="Bibliography"/>
        <w:rPr>
          <w:rFonts w:ascii="Times New Roman" w:hAnsi="Times New Roman" w:cs="Times New Roman"/>
        </w:rPr>
      </w:pPr>
      <w:r w:rsidRPr="00273B77">
        <w:rPr>
          <w:rFonts w:ascii="Times New Roman" w:hAnsi="Times New Roman" w:cs="Times New Roman"/>
        </w:rPr>
        <w:t>[3]</w:t>
      </w:r>
      <w:r w:rsidRPr="00273B77">
        <w:rPr>
          <w:rFonts w:ascii="Times New Roman" w:hAnsi="Times New Roman" w:cs="Times New Roman"/>
        </w:rPr>
        <w:tab/>
        <w:t>“Matplotlib documentation — Matplotlib 3.9.2 documentation.” Accessed: Sep. 02, 2024. [Online]. Available: https://matplotlib.org/stable/</w:t>
      </w:r>
    </w:p>
    <w:p w14:paraId="2FF02288" w14:textId="77777777" w:rsidR="00273B77" w:rsidRPr="00273B77" w:rsidRDefault="00273B77" w:rsidP="00273B77">
      <w:pPr>
        <w:pStyle w:val="Bibliography"/>
        <w:rPr>
          <w:rFonts w:ascii="Times New Roman" w:hAnsi="Times New Roman" w:cs="Times New Roman"/>
        </w:rPr>
      </w:pPr>
      <w:r w:rsidRPr="00273B77">
        <w:rPr>
          <w:rFonts w:ascii="Times New Roman" w:hAnsi="Times New Roman" w:cs="Times New Roman"/>
        </w:rPr>
        <w:t>[4]</w:t>
      </w:r>
      <w:r w:rsidRPr="00273B77">
        <w:rPr>
          <w:rFonts w:ascii="Times New Roman" w:hAnsi="Times New Roman" w:cs="Times New Roman"/>
        </w:rPr>
        <w:tab/>
        <w:t>“Decision Tree,” GeeksforGeeks. Accessed: Nov. 16, 2024. [Online]. Available: https://www.geeksforgeeks.org/decision-tree/</w:t>
      </w:r>
    </w:p>
    <w:p w14:paraId="2A698DC1" w14:textId="77777777" w:rsidR="00273B77" w:rsidRPr="00273B77" w:rsidRDefault="00273B77" w:rsidP="00273B77">
      <w:pPr>
        <w:pStyle w:val="Bibliography"/>
        <w:rPr>
          <w:rFonts w:ascii="Times New Roman" w:hAnsi="Times New Roman" w:cs="Times New Roman"/>
        </w:rPr>
      </w:pPr>
      <w:r w:rsidRPr="00273B77">
        <w:rPr>
          <w:rFonts w:ascii="Times New Roman" w:hAnsi="Times New Roman" w:cs="Times New Roman"/>
        </w:rPr>
        <w:t>[5]</w:t>
      </w:r>
      <w:r w:rsidRPr="00273B77">
        <w:rPr>
          <w:rFonts w:ascii="Times New Roman" w:hAnsi="Times New Roman" w:cs="Times New Roman"/>
        </w:rPr>
        <w:tab/>
        <w:t>“Pruning decision trees,” GeeksforGeeks. Accessed: Nov. 19, 2024. [Online]. Available: https://www.geeksforgeeks.org/pruning-decision-trees/</w:t>
      </w:r>
    </w:p>
    <w:p w14:paraId="2E6FF07E" w14:textId="77777777" w:rsidR="00273B77" w:rsidRPr="00273B77" w:rsidRDefault="00273B77" w:rsidP="00273B77">
      <w:pPr>
        <w:pStyle w:val="Bibliography"/>
        <w:rPr>
          <w:rFonts w:ascii="Times New Roman" w:hAnsi="Times New Roman" w:cs="Times New Roman"/>
        </w:rPr>
      </w:pPr>
      <w:r w:rsidRPr="00273B77">
        <w:rPr>
          <w:rFonts w:ascii="Times New Roman" w:hAnsi="Times New Roman" w:cs="Times New Roman"/>
        </w:rPr>
        <w:t>[6]</w:t>
      </w:r>
      <w:r w:rsidRPr="00273B77">
        <w:rPr>
          <w:rFonts w:ascii="Times New Roman" w:hAnsi="Times New Roman" w:cs="Times New Roman"/>
        </w:rPr>
        <w:tab/>
        <w:t>“Building and Implementing Decision Tree Classifiers with Scikit-Learn: A Comprehensive Guide,” GeeksforGeeks. Accessed: Nov. 19, 2024. [Online]. Available: https://www.geeksforgeeks.org/building-and-implementing-decision-tree-classifiers-with-scikit-learn-a-comprehensive-guide/</w:t>
      </w:r>
    </w:p>
    <w:p w14:paraId="1769E146" w14:textId="77777777" w:rsidR="00273B77" w:rsidRPr="00273B77" w:rsidRDefault="00273B77" w:rsidP="00273B77">
      <w:pPr>
        <w:pStyle w:val="Bibliography"/>
        <w:rPr>
          <w:rFonts w:ascii="Times New Roman" w:hAnsi="Times New Roman" w:cs="Times New Roman"/>
        </w:rPr>
      </w:pPr>
      <w:r w:rsidRPr="00273B77">
        <w:rPr>
          <w:rFonts w:ascii="Times New Roman" w:hAnsi="Times New Roman" w:cs="Times New Roman"/>
        </w:rPr>
        <w:t>[7]</w:t>
      </w:r>
      <w:r w:rsidRPr="00273B77">
        <w:rPr>
          <w:rFonts w:ascii="Times New Roman" w:hAnsi="Times New Roman" w:cs="Times New Roman"/>
        </w:rPr>
        <w:tab/>
        <w:t>“3.1. Cross-validation: evaluating estimator performance,” scikit-learn. Accessed: Nov. 19, 2024. [Online]. Available: https://scikit-learn/stable/modules/cross_validation.html</w:t>
      </w:r>
    </w:p>
    <w:p w14:paraId="53F4098E" w14:textId="77777777" w:rsidR="00273B77" w:rsidRPr="00273B77" w:rsidRDefault="00273B77" w:rsidP="00273B77">
      <w:pPr>
        <w:pStyle w:val="Bibliography"/>
        <w:rPr>
          <w:rFonts w:ascii="Times New Roman" w:hAnsi="Times New Roman" w:cs="Times New Roman"/>
        </w:rPr>
      </w:pPr>
      <w:r w:rsidRPr="00273B77">
        <w:rPr>
          <w:rFonts w:ascii="Times New Roman" w:hAnsi="Times New Roman" w:cs="Times New Roman"/>
        </w:rPr>
        <w:t>[8]</w:t>
      </w:r>
      <w:r w:rsidRPr="00273B77">
        <w:rPr>
          <w:rFonts w:ascii="Times New Roman" w:hAnsi="Times New Roman" w:cs="Times New Roman"/>
        </w:rPr>
        <w:tab/>
        <w:t>“What is the k-nearest neighbors algorithm? | IBM.” Accessed: Nov. 19, 2024. [Online]. Available: https://www.ibm.com/topics/knn</w:t>
      </w:r>
    </w:p>
    <w:p w14:paraId="541F5F3B" w14:textId="77777777" w:rsidR="00273B77" w:rsidRPr="00273B77" w:rsidRDefault="00273B77" w:rsidP="00273B77">
      <w:pPr>
        <w:pStyle w:val="Bibliography"/>
        <w:rPr>
          <w:rFonts w:ascii="Times New Roman" w:hAnsi="Times New Roman" w:cs="Times New Roman"/>
        </w:rPr>
      </w:pPr>
      <w:r w:rsidRPr="00273B77">
        <w:rPr>
          <w:rFonts w:ascii="Times New Roman" w:hAnsi="Times New Roman" w:cs="Times New Roman"/>
        </w:rPr>
        <w:t>[9]</w:t>
      </w:r>
      <w:r w:rsidRPr="00273B77">
        <w:rPr>
          <w:rFonts w:ascii="Times New Roman" w:hAnsi="Times New Roman" w:cs="Times New Roman"/>
        </w:rPr>
        <w:tab/>
        <w:t>“K-Nearest Neighbor(KNN) Algorithm,” GeeksforGeeks. Accessed: Nov. 19, 2024. [Online]. Available: https://www.geeksforgeeks.org/k-nearest-neighbours/</w:t>
      </w:r>
    </w:p>
    <w:p w14:paraId="529541AF" w14:textId="77777777" w:rsidR="00273B77" w:rsidRPr="00273B77" w:rsidRDefault="00273B77" w:rsidP="00273B77">
      <w:pPr>
        <w:pStyle w:val="Bibliography"/>
        <w:rPr>
          <w:rFonts w:ascii="Times New Roman" w:hAnsi="Times New Roman" w:cs="Times New Roman"/>
        </w:rPr>
      </w:pPr>
      <w:r w:rsidRPr="00273B77">
        <w:rPr>
          <w:rFonts w:ascii="Times New Roman" w:hAnsi="Times New Roman" w:cs="Times New Roman"/>
        </w:rPr>
        <w:t>[10]</w:t>
      </w:r>
      <w:r w:rsidRPr="00273B77">
        <w:rPr>
          <w:rFonts w:ascii="Times New Roman" w:hAnsi="Times New Roman" w:cs="Times New Roman"/>
        </w:rPr>
        <w:tab/>
        <w:t>C. Story, “KNN vs. Linear Regression: How To Choose The Right ML Algorithm,” Medium. Accessed: Nov. 19, 2024. [Online]. Available: https://medium.com/@skytoinds/knn-vs-linear-regression-how-to-choose-the-right-ml-algorithm-4f6bf01a4202</w:t>
      </w:r>
    </w:p>
    <w:p w14:paraId="39D8A991" w14:textId="2FFC0544" w:rsidR="00725C4A" w:rsidRPr="00680025" w:rsidRDefault="00F71292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3918436" w14:textId="77777777" w:rsidR="00752954" w:rsidRPr="00680025" w:rsidRDefault="00752954" w:rsidP="00680025">
      <w:pPr>
        <w:rPr>
          <w:rFonts w:ascii="Times New Roman" w:hAnsi="Times New Roman" w:cs="Times New Roman"/>
        </w:rPr>
      </w:pPr>
    </w:p>
    <w:sectPr w:rsidR="00752954" w:rsidRPr="006800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4A23F01" w14:textId="77777777" w:rsidR="0090765C" w:rsidRDefault="0090765C" w:rsidP="00F42F2F">
      <w:pPr>
        <w:spacing w:after="0" w:line="240" w:lineRule="auto"/>
      </w:pPr>
      <w:r>
        <w:separator/>
      </w:r>
    </w:p>
  </w:endnote>
  <w:endnote w:type="continuationSeparator" w:id="0">
    <w:p w14:paraId="2F2354F8" w14:textId="77777777" w:rsidR="0090765C" w:rsidRDefault="0090765C" w:rsidP="00F42F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6B08284" w14:textId="77777777" w:rsidR="0090765C" w:rsidRDefault="0090765C" w:rsidP="00F42F2F">
      <w:pPr>
        <w:spacing w:after="0" w:line="240" w:lineRule="auto"/>
      </w:pPr>
      <w:r>
        <w:separator/>
      </w:r>
    </w:p>
  </w:footnote>
  <w:footnote w:type="continuationSeparator" w:id="0">
    <w:p w14:paraId="3E47B7BA" w14:textId="77777777" w:rsidR="0090765C" w:rsidRDefault="0090765C" w:rsidP="00F42F2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CB10D9"/>
    <w:multiLevelType w:val="multilevel"/>
    <w:tmpl w:val="0A281D7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1" w15:restartNumberingAfterBreak="0">
    <w:nsid w:val="037F4843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42F411F"/>
    <w:multiLevelType w:val="multilevel"/>
    <w:tmpl w:val="0B1ECC3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044D360C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D64700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CE17A8"/>
    <w:multiLevelType w:val="hybridMultilevel"/>
    <w:tmpl w:val="8AC2CFC4"/>
    <w:lvl w:ilvl="0" w:tplc="1E02B97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15F2317"/>
    <w:multiLevelType w:val="hybridMultilevel"/>
    <w:tmpl w:val="26E442A0"/>
    <w:lvl w:ilvl="0" w:tplc="669E1A9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2D403A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573047"/>
    <w:multiLevelType w:val="hybridMultilevel"/>
    <w:tmpl w:val="FE9E94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90C0AA8"/>
    <w:multiLevelType w:val="hybridMultilevel"/>
    <w:tmpl w:val="291683D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9590FEF"/>
    <w:multiLevelType w:val="hybridMultilevel"/>
    <w:tmpl w:val="75A82D8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0145F66"/>
    <w:multiLevelType w:val="hybridMultilevel"/>
    <w:tmpl w:val="0D94395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A165978"/>
    <w:multiLevelType w:val="multilevel"/>
    <w:tmpl w:val="46164CA6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2D7521C2"/>
    <w:multiLevelType w:val="hybridMultilevel"/>
    <w:tmpl w:val="E6981098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DC3400B"/>
    <w:multiLevelType w:val="hybridMultilevel"/>
    <w:tmpl w:val="C0FC27B6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E361373"/>
    <w:multiLevelType w:val="multilevel"/>
    <w:tmpl w:val="D05294CC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33685593"/>
    <w:multiLevelType w:val="hybridMultilevel"/>
    <w:tmpl w:val="8F42516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5355DCA"/>
    <w:multiLevelType w:val="hybridMultilevel"/>
    <w:tmpl w:val="06BCAB7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784103B"/>
    <w:multiLevelType w:val="hybridMultilevel"/>
    <w:tmpl w:val="2C1A52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92A44A1"/>
    <w:multiLevelType w:val="multilevel"/>
    <w:tmpl w:val="254C5D8A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3A3A7324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B945A0D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EDE0D1B"/>
    <w:multiLevelType w:val="multilevel"/>
    <w:tmpl w:val="EF3699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3" w15:restartNumberingAfterBreak="0">
    <w:nsid w:val="42D80DC5"/>
    <w:multiLevelType w:val="hybridMultilevel"/>
    <w:tmpl w:val="1BD8B132"/>
    <w:lvl w:ilvl="0" w:tplc="6E901E76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5C67D87"/>
    <w:multiLevelType w:val="hybridMultilevel"/>
    <w:tmpl w:val="7C8C793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6B7262B"/>
    <w:multiLevelType w:val="hybridMultilevel"/>
    <w:tmpl w:val="4EF20662"/>
    <w:lvl w:ilvl="0" w:tplc="45321420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F1D3E82"/>
    <w:multiLevelType w:val="hybridMultilevel"/>
    <w:tmpl w:val="414C52E6"/>
    <w:lvl w:ilvl="0" w:tplc="20000011">
      <w:start w:val="1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11021D5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1A61D0F"/>
    <w:multiLevelType w:val="hybridMultilevel"/>
    <w:tmpl w:val="CA5A98E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1F73B6B"/>
    <w:multiLevelType w:val="hybridMultilevel"/>
    <w:tmpl w:val="280816DE"/>
    <w:lvl w:ilvl="0" w:tplc="27B82E7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800" w:hanging="360"/>
      </w:pPr>
    </w:lvl>
    <w:lvl w:ilvl="2" w:tplc="2000001B" w:tentative="1">
      <w:start w:val="1"/>
      <w:numFmt w:val="lowerRoman"/>
      <w:lvlText w:val="%3."/>
      <w:lvlJc w:val="right"/>
      <w:pPr>
        <w:ind w:left="2520" w:hanging="180"/>
      </w:pPr>
    </w:lvl>
    <w:lvl w:ilvl="3" w:tplc="2000000F" w:tentative="1">
      <w:start w:val="1"/>
      <w:numFmt w:val="decimal"/>
      <w:lvlText w:val="%4."/>
      <w:lvlJc w:val="left"/>
      <w:pPr>
        <w:ind w:left="3240" w:hanging="360"/>
      </w:pPr>
    </w:lvl>
    <w:lvl w:ilvl="4" w:tplc="20000019" w:tentative="1">
      <w:start w:val="1"/>
      <w:numFmt w:val="lowerLetter"/>
      <w:lvlText w:val="%5."/>
      <w:lvlJc w:val="left"/>
      <w:pPr>
        <w:ind w:left="3960" w:hanging="360"/>
      </w:pPr>
    </w:lvl>
    <w:lvl w:ilvl="5" w:tplc="2000001B" w:tentative="1">
      <w:start w:val="1"/>
      <w:numFmt w:val="lowerRoman"/>
      <w:lvlText w:val="%6."/>
      <w:lvlJc w:val="right"/>
      <w:pPr>
        <w:ind w:left="4680" w:hanging="180"/>
      </w:pPr>
    </w:lvl>
    <w:lvl w:ilvl="6" w:tplc="2000000F" w:tentative="1">
      <w:start w:val="1"/>
      <w:numFmt w:val="decimal"/>
      <w:lvlText w:val="%7."/>
      <w:lvlJc w:val="left"/>
      <w:pPr>
        <w:ind w:left="5400" w:hanging="360"/>
      </w:pPr>
    </w:lvl>
    <w:lvl w:ilvl="7" w:tplc="20000019" w:tentative="1">
      <w:start w:val="1"/>
      <w:numFmt w:val="lowerLetter"/>
      <w:lvlText w:val="%8."/>
      <w:lvlJc w:val="left"/>
      <w:pPr>
        <w:ind w:left="6120" w:hanging="360"/>
      </w:pPr>
    </w:lvl>
    <w:lvl w:ilvl="8" w:tplc="200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0" w15:restartNumberingAfterBreak="0">
    <w:nsid w:val="5B076423"/>
    <w:multiLevelType w:val="multilevel"/>
    <w:tmpl w:val="DB5AA06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1" w15:restartNumberingAfterBreak="0">
    <w:nsid w:val="5CAB5C2E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D636212"/>
    <w:multiLevelType w:val="multilevel"/>
    <w:tmpl w:val="4FDE6FE0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3" w15:restartNumberingAfterBreak="0">
    <w:nsid w:val="60E4542E"/>
    <w:multiLevelType w:val="hybridMultilevel"/>
    <w:tmpl w:val="A296BC24"/>
    <w:lvl w:ilvl="0" w:tplc="6B5E830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20000019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301781A"/>
    <w:multiLevelType w:val="multilevel"/>
    <w:tmpl w:val="992EDE52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5" w15:restartNumberingAfterBreak="0">
    <w:nsid w:val="6DFC2C15"/>
    <w:multiLevelType w:val="hybridMultilevel"/>
    <w:tmpl w:val="E26CF08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F09702B"/>
    <w:multiLevelType w:val="hybridMultilevel"/>
    <w:tmpl w:val="2A14A00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286496E"/>
    <w:multiLevelType w:val="hybridMultilevel"/>
    <w:tmpl w:val="8D989DFC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75313BE7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79B4FC1"/>
    <w:multiLevelType w:val="hybridMultilevel"/>
    <w:tmpl w:val="49D844B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925527F"/>
    <w:multiLevelType w:val="multilevel"/>
    <w:tmpl w:val="0CB49DF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41" w15:restartNumberingAfterBreak="0">
    <w:nsid w:val="7C065319"/>
    <w:multiLevelType w:val="hybridMultilevel"/>
    <w:tmpl w:val="A20A075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D671CD9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D697374"/>
    <w:multiLevelType w:val="hybridMultilevel"/>
    <w:tmpl w:val="874AC9A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2202632">
    <w:abstractNumId w:val="5"/>
  </w:num>
  <w:num w:numId="2" w16cid:durableId="1155414374">
    <w:abstractNumId w:val="37"/>
  </w:num>
  <w:num w:numId="3" w16cid:durableId="549657411">
    <w:abstractNumId w:val="27"/>
  </w:num>
  <w:num w:numId="4" w16cid:durableId="1991514248">
    <w:abstractNumId w:val="1"/>
  </w:num>
  <w:num w:numId="5" w16cid:durableId="721829368">
    <w:abstractNumId w:val="3"/>
  </w:num>
  <w:num w:numId="6" w16cid:durableId="1728794481">
    <w:abstractNumId w:val="42"/>
  </w:num>
  <w:num w:numId="7" w16cid:durableId="1379283921">
    <w:abstractNumId w:val="7"/>
  </w:num>
  <w:num w:numId="8" w16cid:durableId="1223640231">
    <w:abstractNumId w:val="38"/>
  </w:num>
  <w:num w:numId="9" w16cid:durableId="709114522">
    <w:abstractNumId w:val="31"/>
  </w:num>
  <w:num w:numId="10" w16cid:durableId="199518431">
    <w:abstractNumId w:val="20"/>
  </w:num>
  <w:num w:numId="11" w16cid:durableId="1818569576">
    <w:abstractNumId w:val="4"/>
  </w:num>
  <w:num w:numId="12" w16cid:durableId="1879199537">
    <w:abstractNumId w:val="21"/>
  </w:num>
  <w:num w:numId="13" w16cid:durableId="372534810">
    <w:abstractNumId w:val="26"/>
  </w:num>
  <w:num w:numId="14" w16cid:durableId="2113935301">
    <w:abstractNumId w:val="9"/>
  </w:num>
  <w:num w:numId="15" w16cid:durableId="2034531673">
    <w:abstractNumId w:val="29"/>
  </w:num>
  <w:num w:numId="16" w16cid:durableId="1768037699">
    <w:abstractNumId w:val="10"/>
  </w:num>
  <w:num w:numId="17" w16cid:durableId="786393234">
    <w:abstractNumId w:val="11"/>
  </w:num>
  <w:num w:numId="18" w16cid:durableId="340352231">
    <w:abstractNumId w:val="41"/>
  </w:num>
  <w:num w:numId="19" w16cid:durableId="250162965">
    <w:abstractNumId w:val="17"/>
  </w:num>
  <w:num w:numId="20" w16cid:durableId="1581214489">
    <w:abstractNumId w:val="35"/>
  </w:num>
  <w:num w:numId="21" w16cid:durableId="2119596054">
    <w:abstractNumId w:val="39"/>
  </w:num>
  <w:num w:numId="22" w16cid:durableId="1506894695">
    <w:abstractNumId w:val="24"/>
  </w:num>
  <w:num w:numId="23" w16cid:durableId="1818915355">
    <w:abstractNumId w:val="16"/>
  </w:num>
  <w:num w:numId="24" w16cid:durableId="701592280">
    <w:abstractNumId w:val="36"/>
  </w:num>
  <w:num w:numId="25" w16cid:durableId="627325318">
    <w:abstractNumId w:val="18"/>
  </w:num>
  <w:num w:numId="26" w16cid:durableId="1236623724">
    <w:abstractNumId w:val="43"/>
  </w:num>
  <w:num w:numId="27" w16cid:durableId="790976199">
    <w:abstractNumId w:val="14"/>
  </w:num>
  <w:num w:numId="28" w16cid:durableId="1571186279">
    <w:abstractNumId w:val="22"/>
  </w:num>
  <w:num w:numId="29" w16cid:durableId="95059735">
    <w:abstractNumId w:val="28"/>
  </w:num>
  <w:num w:numId="30" w16cid:durableId="759759517">
    <w:abstractNumId w:val="8"/>
  </w:num>
  <w:num w:numId="31" w16cid:durableId="1710227943">
    <w:abstractNumId w:val="33"/>
  </w:num>
  <w:num w:numId="32" w16cid:durableId="627979992">
    <w:abstractNumId w:val="23"/>
  </w:num>
  <w:num w:numId="33" w16cid:durableId="997463322">
    <w:abstractNumId w:val="30"/>
  </w:num>
  <w:num w:numId="34" w16cid:durableId="919870469">
    <w:abstractNumId w:val="2"/>
  </w:num>
  <w:num w:numId="35" w16cid:durableId="112484856">
    <w:abstractNumId w:val="19"/>
  </w:num>
  <w:num w:numId="36" w16cid:durableId="1365786351">
    <w:abstractNumId w:val="0"/>
  </w:num>
  <w:num w:numId="37" w16cid:durableId="1741782166">
    <w:abstractNumId w:val="40"/>
  </w:num>
  <w:num w:numId="38" w16cid:durableId="1715498180">
    <w:abstractNumId w:val="12"/>
  </w:num>
  <w:num w:numId="39" w16cid:durableId="1166435992">
    <w:abstractNumId w:val="34"/>
  </w:num>
  <w:num w:numId="40" w16cid:durableId="643896600">
    <w:abstractNumId w:val="32"/>
  </w:num>
  <w:num w:numId="41" w16cid:durableId="1988126699">
    <w:abstractNumId w:val="15"/>
  </w:num>
  <w:num w:numId="42" w16cid:durableId="816217443">
    <w:abstractNumId w:val="25"/>
  </w:num>
  <w:num w:numId="43" w16cid:durableId="1488209667">
    <w:abstractNumId w:val="13"/>
  </w:num>
  <w:num w:numId="44" w16cid:durableId="33091199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16C"/>
    <w:rsid w:val="0000074D"/>
    <w:rsid w:val="00001049"/>
    <w:rsid w:val="00001F42"/>
    <w:rsid w:val="00003631"/>
    <w:rsid w:val="00004707"/>
    <w:rsid w:val="00005327"/>
    <w:rsid w:val="00005D63"/>
    <w:rsid w:val="000074EF"/>
    <w:rsid w:val="00011471"/>
    <w:rsid w:val="00011656"/>
    <w:rsid w:val="00011A1E"/>
    <w:rsid w:val="00012948"/>
    <w:rsid w:val="00016E0A"/>
    <w:rsid w:val="00017108"/>
    <w:rsid w:val="0001752A"/>
    <w:rsid w:val="00017DFE"/>
    <w:rsid w:val="00020556"/>
    <w:rsid w:val="00021997"/>
    <w:rsid w:val="000220D6"/>
    <w:rsid w:val="00023401"/>
    <w:rsid w:val="00024536"/>
    <w:rsid w:val="00025459"/>
    <w:rsid w:val="000258BB"/>
    <w:rsid w:val="000261C5"/>
    <w:rsid w:val="00026869"/>
    <w:rsid w:val="00030605"/>
    <w:rsid w:val="000324C6"/>
    <w:rsid w:val="000345D3"/>
    <w:rsid w:val="000348EB"/>
    <w:rsid w:val="00034BF5"/>
    <w:rsid w:val="00037412"/>
    <w:rsid w:val="00041EA7"/>
    <w:rsid w:val="00042541"/>
    <w:rsid w:val="00043AA4"/>
    <w:rsid w:val="00043AAC"/>
    <w:rsid w:val="00044FCB"/>
    <w:rsid w:val="00046288"/>
    <w:rsid w:val="000466DE"/>
    <w:rsid w:val="00046DDD"/>
    <w:rsid w:val="000475D3"/>
    <w:rsid w:val="00050693"/>
    <w:rsid w:val="000511B9"/>
    <w:rsid w:val="000518FF"/>
    <w:rsid w:val="00052325"/>
    <w:rsid w:val="00052AAE"/>
    <w:rsid w:val="000531E1"/>
    <w:rsid w:val="000533EA"/>
    <w:rsid w:val="00053565"/>
    <w:rsid w:val="00053C84"/>
    <w:rsid w:val="00055997"/>
    <w:rsid w:val="00055DF7"/>
    <w:rsid w:val="0005602C"/>
    <w:rsid w:val="00056223"/>
    <w:rsid w:val="0005656F"/>
    <w:rsid w:val="000566DA"/>
    <w:rsid w:val="00056B80"/>
    <w:rsid w:val="000571BF"/>
    <w:rsid w:val="000579F4"/>
    <w:rsid w:val="00057E41"/>
    <w:rsid w:val="00057F22"/>
    <w:rsid w:val="00060168"/>
    <w:rsid w:val="00061F93"/>
    <w:rsid w:val="000627E2"/>
    <w:rsid w:val="0006422D"/>
    <w:rsid w:val="00064DFC"/>
    <w:rsid w:val="00065193"/>
    <w:rsid w:val="00065CA3"/>
    <w:rsid w:val="000661EB"/>
    <w:rsid w:val="00067217"/>
    <w:rsid w:val="000710E7"/>
    <w:rsid w:val="000714C9"/>
    <w:rsid w:val="00071C87"/>
    <w:rsid w:val="00074752"/>
    <w:rsid w:val="00074A07"/>
    <w:rsid w:val="00075C75"/>
    <w:rsid w:val="000806A3"/>
    <w:rsid w:val="00081B30"/>
    <w:rsid w:val="00081B7A"/>
    <w:rsid w:val="00082805"/>
    <w:rsid w:val="00082D9B"/>
    <w:rsid w:val="0008428D"/>
    <w:rsid w:val="00085D08"/>
    <w:rsid w:val="0008651F"/>
    <w:rsid w:val="00086776"/>
    <w:rsid w:val="00086E2E"/>
    <w:rsid w:val="00087F16"/>
    <w:rsid w:val="00091AD2"/>
    <w:rsid w:val="000940CA"/>
    <w:rsid w:val="000951DF"/>
    <w:rsid w:val="000A06B2"/>
    <w:rsid w:val="000A1428"/>
    <w:rsid w:val="000A3D00"/>
    <w:rsid w:val="000A43A6"/>
    <w:rsid w:val="000A564D"/>
    <w:rsid w:val="000A69DC"/>
    <w:rsid w:val="000A7F9B"/>
    <w:rsid w:val="000B0031"/>
    <w:rsid w:val="000B008E"/>
    <w:rsid w:val="000B0533"/>
    <w:rsid w:val="000B45B6"/>
    <w:rsid w:val="000B4786"/>
    <w:rsid w:val="000B7BC8"/>
    <w:rsid w:val="000B7C74"/>
    <w:rsid w:val="000C06CE"/>
    <w:rsid w:val="000C1FEE"/>
    <w:rsid w:val="000C26C9"/>
    <w:rsid w:val="000C2AA0"/>
    <w:rsid w:val="000C300B"/>
    <w:rsid w:val="000C31FC"/>
    <w:rsid w:val="000C3FAE"/>
    <w:rsid w:val="000C5E34"/>
    <w:rsid w:val="000C6325"/>
    <w:rsid w:val="000C743F"/>
    <w:rsid w:val="000D0962"/>
    <w:rsid w:val="000D1563"/>
    <w:rsid w:val="000D33AF"/>
    <w:rsid w:val="000D3E3E"/>
    <w:rsid w:val="000D3FA7"/>
    <w:rsid w:val="000D5A53"/>
    <w:rsid w:val="000D696D"/>
    <w:rsid w:val="000E0567"/>
    <w:rsid w:val="000E2CC7"/>
    <w:rsid w:val="000E3473"/>
    <w:rsid w:val="000E3CA7"/>
    <w:rsid w:val="000E4DBC"/>
    <w:rsid w:val="000E4FFB"/>
    <w:rsid w:val="000E5222"/>
    <w:rsid w:val="000E526A"/>
    <w:rsid w:val="000E53B6"/>
    <w:rsid w:val="000E5C63"/>
    <w:rsid w:val="000E5CCE"/>
    <w:rsid w:val="000E771C"/>
    <w:rsid w:val="000F1FF3"/>
    <w:rsid w:val="000F2FFD"/>
    <w:rsid w:val="000F4D65"/>
    <w:rsid w:val="000F5A59"/>
    <w:rsid w:val="000F647B"/>
    <w:rsid w:val="000F6681"/>
    <w:rsid w:val="000F77AF"/>
    <w:rsid w:val="00100B6F"/>
    <w:rsid w:val="00100F0F"/>
    <w:rsid w:val="001011F3"/>
    <w:rsid w:val="00101CF1"/>
    <w:rsid w:val="00103526"/>
    <w:rsid w:val="00104D71"/>
    <w:rsid w:val="0010711B"/>
    <w:rsid w:val="00107545"/>
    <w:rsid w:val="00107C5F"/>
    <w:rsid w:val="00111A08"/>
    <w:rsid w:val="0011236C"/>
    <w:rsid w:val="00113088"/>
    <w:rsid w:val="0011362D"/>
    <w:rsid w:val="00114DBA"/>
    <w:rsid w:val="00115274"/>
    <w:rsid w:val="001159CB"/>
    <w:rsid w:val="00115C6E"/>
    <w:rsid w:val="00115DF9"/>
    <w:rsid w:val="00120A3B"/>
    <w:rsid w:val="00120CA9"/>
    <w:rsid w:val="00124CDE"/>
    <w:rsid w:val="001250C9"/>
    <w:rsid w:val="001252D5"/>
    <w:rsid w:val="001259C2"/>
    <w:rsid w:val="00125CAD"/>
    <w:rsid w:val="001275A6"/>
    <w:rsid w:val="0013068C"/>
    <w:rsid w:val="00130A08"/>
    <w:rsid w:val="0013588D"/>
    <w:rsid w:val="001360A0"/>
    <w:rsid w:val="00137E3C"/>
    <w:rsid w:val="00140F8E"/>
    <w:rsid w:val="0014185C"/>
    <w:rsid w:val="0014415C"/>
    <w:rsid w:val="0014483D"/>
    <w:rsid w:val="0014780E"/>
    <w:rsid w:val="0015096A"/>
    <w:rsid w:val="00150E43"/>
    <w:rsid w:val="00150E5A"/>
    <w:rsid w:val="00151874"/>
    <w:rsid w:val="001523B8"/>
    <w:rsid w:val="00153463"/>
    <w:rsid w:val="00153875"/>
    <w:rsid w:val="00153DE8"/>
    <w:rsid w:val="00154051"/>
    <w:rsid w:val="001542BC"/>
    <w:rsid w:val="00155E1C"/>
    <w:rsid w:val="001566EB"/>
    <w:rsid w:val="001576F0"/>
    <w:rsid w:val="00160F49"/>
    <w:rsid w:val="001620AC"/>
    <w:rsid w:val="00164E76"/>
    <w:rsid w:val="00166127"/>
    <w:rsid w:val="0016636F"/>
    <w:rsid w:val="001668C8"/>
    <w:rsid w:val="0016791F"/>
    <w:rsid w:val="00171F02"/>
    <w:rsid w:val="00174112"/>
    <w:rsid w:val="001741DC"/>
    <w:rsid w:val="00176318"/>
    <w:rsid w:val="00176CED"/>
    <w:rsid w:val="001775BD"/>
    <w:rsid w:val="001801CB"/>
    <w:rsid w:val="00180B71"/>
    <w:rsid w:val="00185A91"/>
    <w:rsid w:val="00186063"/>
    <w:rsid w:val="00186BEC"/>
    <w:rsid w:val="00186BF6"/>
    <w:rsid w:val="00190288"/>
    <w:rsid w:val="00190F32"/>
    <w:rsid w:val="001934FA"/>
    <w:rsid w:val="00193BBD"/>
    <w:rsid w:val="001943EC"/>
    <w:rsid w:val="00197944"/>
    <w:rsid w:val="00197C1F"/>
    <w:rsid w:val="001A01A5"/>
    <w:rsid w:val="001A04FD"/>
    <w:rsid w:val="001A0614"/>
    <w:rsid w:val="001A10D9"/>
    <w:rsid w:val="001A22AC"/>
    <w:rsid w:val="001A2374"/>
    <w:rsid w:val="001A2906"/>
    <w:rsid w:val="001A2C91"/>
    <w:rsid w:val="001A353F"/>
    <w:rsid w:val="001A4A32"/>
    <w:rsid w:val="001A6323"/>
    <w:rsid w:val="001B0353"/>
    <w:rsid w:val="001B1357"/>
    <w:rsid w:val="001B1A98"/>
    <w:rsid w:val="001B1BB1"/>
    <w:rsid w:val="001B26F0"/>
    <w:rsid w:val="001B3ACD"/>
    <w:rsid w:val="001B46EA"/>
    <w:rsid w:val="001B5159"/>
    <w:rsid w:val="001B5DD2"/>
    <w:rsid w:val="001B7E44"/>
    <w:rsid w:val="001C08A5"/>
    <w:rsid w:val="001C0CAE"/>
    <w:rsid w:val="001C0F9F"/>
    <w:rsid w:val="001C113E"/>
    <w:rsid w:val="001C20DC"/>
    <w:rsid w:val="001C325D"/>
    <w:rsid w:val="001C3F6B"/>
    <w:rsid w:val="001C52B3"/>
    <w:rsid w:val="001C6A97"/>
    <w:rsid w:val="001C6CAE"/>
    <w:rsid w:val="001C7115"/>
    <w:rsid w:val="001C75AF"/>
    <w:rsid w:val="001C7C4E"/>
    <w:rsid w:val="001C7D45"/>
    <w:rsid w:val="001D0896"/>
    <w:rsid w:val="001D0A06"/>
    <w:rsid w:val="001D0AFA"/>
    <w:rsid w:val="001D1123"/>
    <w:rsid w:val="001D325E"/>
    <w:rsid w:val="001D534D"/>
    <w:rsid w:val="001D5903"/>
    <w:rsid w:val="001D6BC9"/>
    <w:rsid w:val="001D7F65"/>
    <w:rsid w:val="001E097E"/>
    <w:rsid w:val="001E0D06"/>
    <w:rsid w:val="001E296D"/>
    <w:rsid w:val="001E2B7D"/>
    <w:rsid w:val="001E41B0"/>
    <w:rsid w:val="001E5B4C"/>
    <w:rsid w:val="001E5EA3"/>
    <w:rsid w:val="001E5EB5"/>
    <w:rsid w:val="001E6140"/>
    <w:rsid w:val="001E6B69"/>
    <w:rsid w:val="001F06C0"/>
    <w:rsid w:val="001F152E"/>
    <w:rsid w:val="001F3104"/>
    <w:rsid w:val="001F3EAB"/>
    <w:rsid w:val="001F500B"/>
    <w:rsid w:val="001F51A8"/>
    <w:rsid w:val="001F5802"/>
    <w:rsid w:val="001F589C"/>
    <w:rsid w:val="001F5B88"/>
    <w:rsid w:val="001F67CC"/>
    <w:rsid w:val="001F6DF5"/>
    <w:rsid w:val="002004A2"/>
    <w:rsid w:val="00200E5E"/>
    <w:rsid w:val="00201E02"/>
    <w:rsid w:val="00202163"/>
    <w:rsid w:val="0020670B"/>
    <w:rsid w:val="00207412"/>
    <w:rsid w:val="00207D7F"/>
    <w:rsid w:val="00212607"/>
    <w:rsid w:val="0021315A"/>
    <w:rsid w:val="00213A45"/>
    <w:rsid w:val="00215DFB"/>
    <w:rsid w:val="0021601A"/>
    <w:rsid w:val="00216748"/>
    <w:rsid w:val="002170B1"/>
    <w:rsid w:val="00217167"/>
    <w:rsid w:val="0022423E"/>
    <w:rsid w:val="00226387"/>
    <w:rsid w:val="00227830"/>
    <w:rsid w:val="00227D1D"/>
    <w:rsid w:val="002302A0"/>
    <w:rsid w:val="002302F0"/>
    <w:rsid w:val="00230A43"/>
    <w:rsid w:val="00231616"/>
    <w:rsid w:val="00232AF6"/>
    <w:rsid w:val="00232C7B"/>
    <w:rsid w:val="00236550"/>
    <w:rsid w:val="00236899"/>
    <w:rsid w:val="00236C28"/>
    <w:rsid w:val="002416E8"/>
    <w:rsid w:val="00242DD8"/>
    <w:rsid w:val="002444F1"/>
    <w:rsid w:val="00244AFB"/>
    <w:rsid w:val="00244FF8"/>
    <w:rsid w:val="0024564E"/>
    <w:rsid w:val="0024582B"/>
    <w:rsid w:val="00247C20"/>
    <w:rsid w:val="00250CCF"/>
    <w:rsid w:val="00251AD2"/>
    <w:rsid w:val="0025296E"/>
    <w:rsid w:val="00253F73"/>
    <w:rsid w:val="00254B34"/>
    <w:rsid w:val="00256936"/>
    <w:rsid w:val="00256C2E"/>
    <w:rsid w:val="0026006F"/>
    <w:rsid w:val="002603CB"/>
    <w:rsid w:val="00260FCD"/>
    <w:rsid w:val="002610C8"/>
    <w:rsid w:val="00262BC4"/>
    <w:rsid w:val="00262E56"/>
    <w:rsid w:val="00265245"/>
    <w:rsid w:val="002657E2"/>
    <w:rsid w:val="0026587D"/>
    <w:rsid w:val="00267BDB"/>
    <w:rsid w:val="00270C09"/>
    <w:rsid w:val="00270CFE"/>
    <w:rsid w:val="002719DF"/>
    <w:rsid w:val="00271B81"/>
    <w:rsid w:val="002731CA"/>
    <w:rsid w:val="00273B77"/>
    <w:rsid w:val="00273BB4"/>
    <w:rsid w:val="00274153"/>
    <w:rsid w:val="00277EB4"/>
    <w:rsid w:val="00280234"/>
    <w:rsid w:val="00280B5B"/>
    <w:rsid w:val="00280F98"/>
    <w:rsid w:val="00281229"/>
    <w:rsid w:val="00282973"/>
    <w:rsid w:val="00282A82"/>
    <w:rsid w:val="00282EB2"/>
    <w:rsid w:val="002843F4"/>
    <w:rsid w:val="00284819"/>
    <w:rsid w:val="00284F87"/>
    <w:rsid w:val="00286095"/>
    <w:rsid w:val="002877E1"/>
    <w:rsid w:val="00292B57"/>
    <w:rsid w:val="00293381"/>
    <w:rsid w:val="002953F8"/>
    <w:rsid w:val="002957F7"/>
    <w:rsid w:val="002969FC"/>
    <w:rsid w:val="002A19C0"/>
    <w:rsid w:val="002A1B7D"/>
    <w:rsid w:val="002A1C25"/>
    <w:rsid w:val="002A1DEA"/>
    <w:rsid w:val="002A226C"/>
    <w:rsid w:val="002A23AC"/>
    <w:rsid w:val="002A273C"/>
    <w:rsid w:val="002A3283"/>
    <w:rsid w:val="002A3FF2"/>
    <w:rsid w:val="002A48AE"/>
    <w:rsid w:val="002A5480"/>
    <w:rsid w:val="002A5601"/>
    <w:rsid w:val="002A5BB9"/>
    <w:rsid w:val="002A6AFA"/>
    <w:rsid w:val="002A7924"/>
    <w:rsid w:val="002B0279"/>
    <w:rsid w:val="002B08F6"/>
    <w:rsid w:val="002B24CF"/>
    <w:rsid w:val="002B3550"/>
    <w:rsid w:val="002B4142"/>
    <w:rsid w:val="002B7812"/>
    <w:rsid w:val="002C0000"/>
    <w:rsid w:val="002C0D76"/>
    <w:rsid w:val="002C1224"/>
    <w:rsid w:val="002C2F02"/>
    <w:rsid w:val="002C30FD"/>
    <w:rsid w:val="002C37B5"/>
    <w:rsid w:val="002C415E"/>
    <w:rsid w:val="002C582A"/>
    <w:rsid w:val="002C6A04"/>
    <w:rsid w:val="002D03BC"/>
    <w:rsid w:val="002D06E4"/>
    <w:rsid w:val="002D1745"/>
    <w:rsid w:val="002D1778"/>
    <w:rsid w:val="002D1B3B"/>
    <w:rsid w:val="002D2A49"/>
    <w:rsid w:val="002D2FAE"/>
    <w:rsid w:val="002D31B9"/>
    <w:rsid w:val="002D3593"/>
    <w:rsid w:val="002D4038"/>
    <w:rsid w:val="002D53B7"/>
    <w:rsid w:val="002D7884"/>
    <w:rsid w:val="002D7BE7"/>
    <w:rsid w:val="002E0EA1"/>
    <w:rsid w:val="002E3AF1"/>
    <w:rsid w:val="002E40CD"/>
    <w:rsid w:val="002E42BC"/>
    <w:rsid w:val="002E5B9B"/>
    <w:rsid w:val="002E5C8E"/>
    <w:rsid w:val="002E782D"/>
    <w:rsid w:val="002E7C2B"/>
    <w:rsid w:val="002E7C40"/>
    <w:rsid w:val="002F0A17"/>
    <w:rsid w:val="002F0B9B"/>
    <w:rsid w:val="002F0F21"/>
    <w:rsid w:val="002F1448"/>
    <w:rsid w:val="002F15E7"/>
    <w:rsid w:val="002F18A2"/>
    <w:rsid w:val="002F2573"/>
    <w:rsid w:val="002F608A"/>
    <w:rsid w:val="00300147"/>
    <w:rsid w:val="00302272"/>
    <w:rsid w:val="00302324"/>
    <w:rsid w:val="00304948"/>
    <w:rsid w:val="00306C77"/>
    <w:rsid w:val="003072BA"/>
    <w:rsid w:val="003076DC"/>
    <w:rsid w:val="003100ED"/>
    <w:rsid w:val="00312340"/>
    <w:rsid w:val="003129AE"/>
    <w:rsid w:val="003129DF"/>
    <w:rsid w:val="00312C2B"/>
    <w:rsid w:val="00312CED"/>
    <w:rsid w:val="003130D1"/>
    <w:rsid w:val="00315585"/>
    <w:rsid w:val="00315DEC"/>
    <w:rsid w:val="0031741B"/>
    <w:rsid w:val="00317484"/>
    <w:rsid w:val="003218FD"/>
    <w:rsid w:val="00324C94"/>
    <w:rsid w:val="0032778F"/>
    <w:rsid w:val="0033024E"/>
    <w:rsid w:val="003303EB"/>
    <w:rsid w:val="0033125E"/>
    <w:rsid w:val="00331936"/>
    <w:rsid w:val="00332A8C"/>
    <w:rsid w:val="003333E7"/>
    <w:rsid w:val="00333CE7"/>
    <w:rsid w:val="0033425F"/>
    <w:rsid w:val="00335594"/>
    <w:rsid w:val="00340DBD"/>
    <w:rsid w:val="00342185"/>
    <w:rsid w:val="003421E7"/>
    <w:rsid w:val="003422A4"/>
    <w:rsid w:val="00344A7A"/>
    <w:rsid w:val="003455CB"/>
    <w:rsid w:val="00346527"/>
    <w:rsid w:val="003466A5"/>
    <w:rsid w:val="003479F4"/>
    <w:rsid w:val="00347EC6"/>
    <w:rsid w:val="00350534"/>
    <w:rsid w:val="0035108D"/>
    <w:rsid w:val="0035153D"/>
    <w:rsid w:val="003516F6"/>
    <w:rsid w:val="00355CD7"/>
    <w:rsid w:val="00355CFE"/>
    <w:rsid w:val="00356444"/>
    <w:rsid w:val="00356D5B"/>
    <w:rsid w:val="003574F5"/>
    <w:rsid w:val="0035783F"/>
    <w:rsid w:val="00357C79"/>
    <w:rsid w:val="00360E27"/>
    <w:rsid w:val="00361BDF"/>
    <w:rsid w:val="00363D39"/>
    <w:rsid w:val="003645B9"/>
    <w:rsid w:val="00366238"/>
    <w:rsid w:val="0036646D"/>
    <w:rsid w:val="003671B0"/>
    <w:rsid w:val="00367DA4"/>
    <w:rsid w:val="0037332A"/>
    <w:rsid w:val="00373498"/>
    <w:rsid w:val="00373837"/>
    <w:rsid w:val="00373AD8"/>
    <w:rsid w:val="00373E60"/>
    <w:rsid w:val="0037634A"/>
    <w:rsid w:val="003771A8"/>
    <w:rsid w:val="003809DD"/>
    <w:rsid w:val="00380CA9"/>
    <w:rsid w:val="00380F39"/>
    <w:rsid w:val="00381387"/>
    <w:rsid w:val="00381B92"/>
    <w:rsid w:val="00382258"/>
    <w:rsid w:val="00383199"/>
    <w:rsid w:val="00384435"/>
    <w:rsid w:val="00385FCC"/>
    <w:rsid w:val="003910E9"/>
    <w:rsid w:val="003912B8"/>
    <w:rsid w:val="003915B6"/>
    <w:rsid w:val="0039231E"/>
    <w:rsid w:val="003925A8"/>
    <w:rsid w:val="0039273D"/>
    <w:rsid w:val="00392744"/>
    <w:rsid w:val="00393497"/>
    <w:rsid w:val="0039487D"/>
    <w:rsid w:val="00395D9B"/>
    <w:rsid w:val="00396433"/>
    <w:rsid w:val="00396669"/>
    <w:rsid w:val="00397CFC"/>
    <w:rsid w:val="003A242D"/>
    <w:rsid w:val="003A2F7E"/>
    <w:rsid w:val="003A3B31"/>
    <w:rsid w:val="003A5C81"/>
    <w:rsid w:val="003A72F3"/>
    <w:rsid w:val="003A7424"/>
    <w:rsid w:val="003A7724"/>
    <w:rsid w:val="003B05FE"/>
    <w:rsid w:val="003B1E98"/>
    <w:rsid w:val="003B2A63"/>
    <w:rsid w:val="003B306B"/>
    <w:rsid w:val="003B346A"/>
    <w:rsid w:val="003B3492"/>
    <w:rsid w:val="003B5882"/>
    <w:rsid w:val="003B634D"/>
    <w:rsid w:val="003B697C"/>
    <w:rsid w:val="003B6AFC"/>
    <w:rsid w:val="003B6F21"/>
    <w:rsid w:val="003C08F2"/>
    <w:rsid w:val="003C1303"/>
    <w:rsid w:val="003C1593"/>
    <w:rsid w:val="003C15F9"/>
    <w:rsid w:val="003C29B5"/>
    <w:rsid w:val="003C2C77"/>
    <w:rsid w:val="003C34B8"/>
    <w:rsid w:val="003C36D7"/>
    <w:rsid w:val="003C4025"/>
    <w:rsid w:val="003C5E92"/>
    <w:rsid w:val="003C6951"/>
    <w:rsid w:val="003C6ED6"/>
    <w:rsid w:val="003C71DA"/>
    <w:rsid w:val="003C75B5"/>
    <w:rsid w:val="003C7624"/>
    <w:rsid w:val="003D01EE"/>
    <w:rsid w:val="003D0245"/>
    <w:rsid w:val="003D2B42"/>
    <w:rsid w:val="003D2FEE"/>
    <w:rsid w:val="003D4D0C"/>
    <w:rsid w:val="003D58E7"/>
    <w:rsid w:val="003D64F1"/>
    <w:rsid w:val="003D7DB7"/>
    <w:rsid w:val="003E0A71"/>
    <w:rsid w:val="003E1DDD"/>
    <w:rsid w:val="003E28C9"/>
    <w:rsid w:val="003E2FAD"/>
    <w:rsid w:val="003E4AF0"/>
    <w:rsid w:val="003E5E5F"/>
    <w:rsid w:val="003E6259"/>
    <w:rsid w:val="003E70A8"/>
    <w:rsid w:val="003E764F"/>
    <w:rsid w:val="003E78FC"/>
    <w:rsid w:val="003F2B18"/>
    <w:rsid w:val="003F4422"/>
    <w:rsid w:val="003F4497"/>
    <w:rsid w:val="003F471D"/>
    <w:rsid w:val="003F60A0"/>
    <w:rsid w:val="003F63E3"/>
    <w:rsid w:val="003F6999"/>
    <w:rsid w:val="003F77F8"/>
    <w:rsid w:val="003F7A7D"/>
    <w:rsid w:val="004003A7"/>
    <w:rsid w:val="0040094F"/>
    <w:rsid w:val="00400A30"/>
    <w:rsid w:val="00402B91"/>
    <w:rsid w:val="00402D9D"/>
    <w:rsid w:val="004071E0"/>
    <w:rsid w:val="00407D3F"/>
    <w:rsid w:val="00410026"/>
    <w:rsid w:val="00411F08"/>
    <w:rsid w:val="00412217"/>
    <w:rsid w:val="004124B6"/>
    <w:rsid w:val="004130A9"/>
    <w:rsid w:val="00413E31"/>
    <w:rsid w:val="00420181"/>
    <w:rsid w:val="004201C9"/>
    <w:rsid w:val="00421106"/>
    <w:rsid w:val="00421B71"/>
    <w:rsid w:val="004224EF"/>
    <w:rsid w:val="00423204"/>
    <w:rsid w:val="00423721"/>
    <w:rsid w:val="00423DBC"/>
    <w:rsid w:val="0043074D"/>
    <w:rsid w:val="0043089D"/>
    <w:rsid w:val="00430E97"/>
    <w:rsid w:val="0043123C"/>
    <w:rsid w:val="0043248F"/>
    <w:rsid w:val="004336E4"/>
    <w:rsid w:val="00433C46"/>
    <w:rsid w:val="00434FA8"/>
    <w:rsid w:val="00436356"/>
    <w:rsid w:val="0043730A"/>
    <w:rsid w:val="00437AFF"/>
    <w:rsid w:val="00440662"/>
    <w:rsid w:val="004411A6"/>
    <w:rsid w:val="00441FA8"/>
    <w:rsid w:val="00442CB7"/>
    <w:rsid w:val="00443907"/>
    <w:rsid w:val="00443F93"/>
    <w:rsid w:val="0044464F"/>
    <w:rsid w:val="00444DF1"/>
    <w:rsid w:val="00445CCF"/>
    <w:rsid w:val="00450A91"/>
    <w:rsid w:val="004518F5"/>
    <w:rsid w:val="004538CE"/>
    <w:rsid w:val="004543DC"/>
    <w:rsid w:val="004549F3"/>
    <w:rsid w:val="0045563D"/>
    <w:rsid w:val="00455846"/>
    <w:rsid w:val="00460DC9"/>
    <w:rsid w:val="00461B60"/>
    <w:rsid w:val="004625B2"/>
    <w:rsid w:val="0046265C"/>
    <w:rsid w:val="00462836"/>
    <w:rsid w:val="0046324F"/>
    <w:rsid w:val="00463555"/>
    <w:rsid w:val="00463B02"/>
    <w:rsid w:val="00463BFC"/>
    <w:rsid w:val="00463D47"/>
    <w:rsid w:val="00470529"/>
    <w:rsid w:val="004714D0"/>
    <w:rsid w:val="00472F73"/>
    <w:rsid w:val="0047385C"/>
    <w:rsid w:val="00473F88"/>
    <w:rsid w:val="00475956"/>
    <w:rsid w:val="004765C2"/>
    <w:rsid w:val="00476DBC"/>
    <w:rsid w:val="00480933"/>
    <w:rsid w:val="00481C18"/>
    <w:rsid w:val="004826E1"/>
    <w:rsid w:val="00483317"/>
    <w:rsid w:val="00484531"/>
    <w:rsid w:val="004853B8"/>
    <w:rsid w:val="00485CE2"/>
    <w:rsid w:val="004862D8"/>
    <w:rsid w:val="004862E1"/>
    <w:rsid w:val="00486D44"/>
    <w:rsid w:val="00487B4B"/>
    <w:rsid w:val="00487DAF"/>
    <w:rsid w:val="004915E2"/>
    <w:rsid w:val="0049162F"/>
    <w:rsid w:val="0049179A"/>
    <w:rsid w:val="004936C7"/>
    <w:rsid w:val="00493B4D"/>
    <w:rsid w:val="0049552D"/>
    <w:rsid w:val="00495E8F"/>
    <w:rsid w:val="004A2134"/>
    <w:rsid w:val="004A29E2"/>
    <w:rsid w:val="004A327B"/>
    <w:rsid w:val="004A53C6"/>
    <w:rsid w:val="004A6738"/>
    <w:rsid w:val="004A764D"/>
    <w:rsid w:val="004B0EDF"/>
    <w:rsid w:val="004B1792"/>
    <w:rsid w:val="004B31D0"/>
    <w:rsid w:val="004B452B"/>
    <w:rsid w:val="004B462C"/>
    <w:rsid w:val="004B5222"/>
    <w:rsid w:val="004B5441"/>
    <w:rsid w:val="004B56C9"/>
    <w:rsid w:val="004B5A05"/>
    <w:rsid w:val="004B5D61"/>
    <w:rsid w:val="004B5FCF"/>
    <w:rsid w:val="004B6425"/>
    <w:rsid w:val="004C2029"/>
    <w:rsid w:val="004C32D3"/>
    <w:rsid w:val="004C3349"/>
    <w:rsid w:val="004C72A1"/>
    <w:rsid w:val="004D0939"/>
    <w:rsid w:val="004D0A93"/>
    <w:rsid w:val="004D212A"/>
    <w:rsid w:val="004D3BAB"/>
    <w:rsid w:val="004D5650"/>
    <w:rsid w:val="004D60A7"/>
    <w:rsid w:val="004D7EDB"/>
    <w:rsid w:val="004E079C"/>
    <w:rsid w:val="004E1946"/>
    <w:rsid w:val="004E1A5E"/>
    <w:rsid w:val="004E23B2"/>
    <w:rsid w:val="004E255B"/>
    <w:rsid w:val="004E3DD4"/>
    <w:rsid w:val="004E5994"/>
    <w:rsid w:val="004E7124"/>
    <w:rsid w:val="004F09F6"/>
    <w:rsid w:val="004F3115"/>
    <w:rsid w:val="004F60CD"/>
    <w:rsid w:val="004F6CB7"/>
    <w:rsid w:val="004F6ECF"/>
    <w:rsid w:val="004F6FAF"/>
    <w:rsid w:val="004F7D6D"/>
    <w:rsid w:val="004F7FC6"/>
    <w:rsid w:val="00500A82"/>
    <w:rsid w:val="00500B61"/>
    <w:rsid w:val="005013CB"/>
    <w:rsid w:val="00501AD4"/>
    <w:rsid w:val="00503053"/>
    <w:rsid w:val="0050353D"/>
    <w:rsid w:val="005038C0"/>
    <w:rsid w:val="0050438F"/>
    <w:rsid w:val="00504B14"/>
    <w:rsid w:val="00504C94"/>
    <w:rsid w:val="00506D71"/>
    <w:rsid w:val="005100DF"/>
    <w:rsid w:val="00510C1D"/>
    <w:rsid w:val="00512FEB"/>
    <w:rsid w:val="00513F94"/>
    <w:rsid w:val="00515450"/>
    <w:rsid w:val="00515CFB"/>
    <w:rsid w:val="00515EEE"/>
    <w:rsid w:val="005176F3"/>
    <w:rsid w:val="0051798A"/>
    <w:rsid w:val="00522D11"/>
    <w:rsid w:val="0052430A"/>
    <w:rsid w:val="005244EF"/>
    <w:rsid w:val="00524957"/>
    <w:rsid w:val="005254FF"/>
    <w:rsid w:val="00527FBD"/>
    <w:rsid w:val="00530F99"/>
    <w:rsid w:val="00533A67"/>
    <w:rsid w:val="0053509C"/>
    <w:rsid w:val="00535EBE"/>
    <w:rsid w:val="005363D4"/>
    <w:rsid w:val="005363DB"/>
    <w:rsid w:val="00541827"/>
    <w:rsid w:val="00542B91"/>
    <w:rsid w:val="00543ED0"/>
    <w:rsid w:val="00545A19"/>
    <w:rsid w:val="00551B8F"/>
    <w:rsid w:val="00551BCA"/>
    <w:rsid w:val="00552493"/>
    <w:rsid w:val="0055314C"/>
    <w:rsid w:val="0055357D"/>
    <w:rsid w:val="00553761"/>
    <w:rsid w:val="00554C8D"/>
    <w:rsid w:val="00555C17"/>
    <w:rsid w:val="005564CB"/>
    <w:rsid w:val="0055743B"/>
    <w:rsid w:val="00557CCB"/>
    <w:rsid w:val="00560246"/>
    <w:rsid w:val="00560ADC"/>
    <w:rsid w:val="0056406F"/>
    <w:rsid w:val="00565099"/>
    <w:rsid w:val="00565972"/>
    <w:rsid w:val="00570279"/>
    <w:rsid w:val="00570971"/>
    <w:rsid w:val="00573663"/>
    <w:rsid w:val="005736D8"/>
    <w:rsid w:val="00574C36"/>
    <w:rsid w:val="0058091F"/>
    <w:rsid w:val="0058450F"/>
    <w:rsid w:val="00584899"/>
    <w:rsid w:val="00584C94"/>
    <w:rsid w:val="00584FFE"/>
    <w:rsid w:val="00585910"/>
    <w:rsid w:val="00586281"/>
    <w:rsid w:val="005877D3"/>
    <w:rsid w:val="00590A60"/>
    <w:rsid w:val="00591A07"/>
    <w:rsid w:val="0059236A"/>
    <w:rsid w:val="0059316C"/>
    <w:rsid w:val="0059327C"/>
    <w:rsid w:val="00593297"/>
    <w:rsid w:val="00594513"/>
    <w:rsid w:val="005952F0"/>
    <w:rsid w:val="00595B77"/>
    <w:rsid w:val="00596747"/>
    <w:rsid w:val="00596D03"/>
    <w:rsid w:val="00597C04"/>
    <w:rsid w:val="005A1406"/>
    <w:rsid w:val="005A1A1C"/>
    <w:rsid w:val="005A2098"/>
    <w:rsid w:val="005A246C"/>
    <w:rsid w:val="005A2A26"/>
    <w:rsid w:val="005A3CC3"/>
    <w:rsid w:val="005A4305"/>
    <w:rsid w:val="005A455F"/>
    <w:rsid w:val="005A46A4"/>
    <w:rsid w:val="005A4AF2"/>
    <w:rsid w:val="005A4CD8"/>
    <w:rsid w:val="005A5435"/>
    <w:rsid w:val="005A5F56"/>
    <w:rsid w:val="005A78F5"/>
    <w:rsid w:val="005B2CFC"/>
    <w:rsid w:val="005B3A24"/>
    <w:rsid w:val="005B3AF8"/>
    <w:rsid w:val="005B3BA1"/>
    <w:rsid w:val="005B4613"/>
    <w:rsid w:val="005B5058"/>
    <w:rsid w:val="005B50D3"/>
    <w:rsid w:val="005B654A"/>
    <w:rsid w:val="005C0D2C"/>
    <w:rsid w:val="005C0F04"/>
    <w:rsid w:val="005C18E8"/>
    <w:rsid w:val="005C1FC6"/>
    <w:rsid w:val="005C37B8"/>
    <w:rsid w:val="005C3DFE"/>
    <w:rsid w:val="005C4DE3"/>
    <w:rsid w:val="005C538E"/>
    <w:rsid w:val="005D01C9"/>
    <w:rsid w:val="005D0928"/>
    <w:rsid w:val="005D2F57"/>
    <w:rsid w:val="005D378D"/>
    <w:rsid w:val="005D3E3D"/>
    <w:rsid w:val="005D4494"/>
    <w:rsid w:val="005D45BB"/>
    <w:rsid w:val="005D4EDC"/>
    <w:rsid w:val="005D5065"/>
    <w:rsid w:val="005D5535"/>
    <w:rsid w:val="005D56A6"/>
    <w:rsid w:val="005D7113"/>
    <w:rsid w:val="005D7CF1"/>
    <w:rsid w:val="005E126B"/>
    <w:rsid w:val="005E1509"/>
    <w:rsid w:val="005E17F9"/>
    <w:rsid w:val="005E202A"/>
    <w:rsid w:val="005E2A6B"/>
    <w:rsid w:val="005E5559"/>
    <w:rsid w:val="005F0409"/>
    <w:rsid w:val="005F0437"/>
    <w:rsid w:val="005F1B09"/>
    <w:rsid w:val="005F50A1"/>
    <w:rsid w:val="005F571E"/>
    <w:rsid w:val="005F72AB"/>
    <w:rsid w:val="005F78CB"/>
    <w:rsid w:val="00600CFF"/>
    <w:rsid w:val="00601267"/>
    <w:rsid w:val="00601700"/>
    <w:rsid w:val="00604035"/>
    <w:rsid w:val="0060445F"/>
    <w:rsid w:val="00605109"/>
    <w:rsid w:val="00606D3C"/>
    <w:rsid w:val="00607E4D"/>
    <w:rsid w:val="006103DA"/>
    <w:rsid w:val="006109B7"/>
    <w:rsid w:val="0061115C"/>
    <w:rsid w:val="0061133A"/>
    <w:rsid w:val="006113FA"/>
    <w:rsid w:val="00611AF9"/>
    <w:rsid w:val="00611CAD"/>
    <w:rsid w:val="006134ED"/>
    <w:rsid w:val="00613DAF"/>
    <w:rsid w:val="00614D25"/>
    <w:rsid w:val="0061532F"/>
    <w:rsid w:val="006153C8"/>
    <w:rsid w:val="0061549B"/>
    <w:rsid w:val="00615BAD"/>
    <w:rsid w:val="00615FFD"/>
    <w:rsid w:val="0061640D"/>
    <w:rsid w:val="0061688D"/>
    <w:rsid w:val="006176AF"/>
    <w:rsid w:val="00617976"/>
    <w:rsid w:val="00624C16"/>
    <w:rsid w:val="00627409"/>
    <w:rsid w:val="0062741E"/>
    <w:rsid w:val="0063030B"/>
    <w:rsid w:val="00630F63"/>
    <w:rsid w:val="00632E70"/>
    <w:rsid w:val="0063305C"/>
    <w:rsid w:val="006335E5"/>
    <w:rsid w:val="00634BAE"/>
    <w:rsid w:val="0063606A"/>
    <w:rsid w:val="00636E49"/>
    <w:rsid w:val="00636FE3"/>
    <w:rsid w:val="00637B87"/>
    <w:rsid w:val="00641154"/>
    <w:rsid w:val="00642980"/>
    <w:rsid w:val="00650C72"/>
    <w:rsid w:val="00651474"/>
    <w:rsid w:val="00652169"/>
    <w:rsid w:val="00653837"/>
    <w:rsid w:val="00656053"/>
    <w:rsid w:val="0065762D"/>
    <w:rsid w:val="0066259C"/>
    <w:rsid w:val="00663A55"/>
    <w:rsid w:val="00663F58"/>
    <w:rsid w:val="0066434C"/>
    <w:rsid w:val="006714A1"/>
    <w:rsid w:val="006724CC"/>
    <w:rsid w:val="00672600"/>
    <w:rsid w:val="006735BB"/>
    <w:rsid w:val="00674070"/>
    <w:rsid w:val="00675705"/>
    <w:rsid w:val="00676355"/>
    <w:rsid w:val="00680025"/>
    <w:rsid w:val="00680EE7"/>
    <w:rsid w:val="00681E69"/>
    <w:rsid w:val="00682471"/>
    <w:rsid w:val="00682928"/>
    <w:rsid w:val="00682B9C"/>
    <w:rsid w:val="00683EFE"/>
    <w:rsid w:val="006852C5"/>
    <w:rsid w:val="0068621D"/>
    <w:rsid w:val="00686684"/>
    <w:rsid w:val="00697B22"/>
    <w:rsid w:val="006A0845"/>
    <w:rsid w:val="006A1C4F"/>
    <w:rsid w:val="006A2172"/>
    <w:rsid w:val="006A2BCD"/>
    <w:rsid w:val="006A42ED"/>
    <w:rsid w:val="006A4A5C"/>
    <w:rsid w:val="006A55BC"/>
    <w:rsid w:val="006A65D0"/>
    <w:rsid w:val="006B01CD"/>
    <w:rsid w:val="006B032C"/>
    <w:rsid w:val="006B12BC"/>
    <w:rsid w:val="006B2543"/>
    <w:rsid w:val="006B46BF"/>
    <w:rsid w:val="006B487A"/>
    <w:rsid w:val="006B68C8"/>
    <w:rsid w:val="006B6DB6"/>
    <w:rsid w:val="006C0B3F"/>
    <w:rsid w:val="006C1221"/>
    <w:rsid w:val="006C1349"/>
    <w:rsid w:val="006C1C57"/>
    <w:rsid w:val="006C2E3F"/>
    <w:rsid w:val="006C35E3"/>
    <w:rsid w:val="006C59B3"/>
    <w:rsid w:val="006C5F06"/>
    <w:rsid w:val="006C62A4"/>
    <w:rsid w:val="006C7094"/>
    <w:rsid w:val="006D0C00"/>
    <w:rsid w:val="006D2204"/>
    <w:rsid w:val="006D2295"/>
    <w:rsid w:val="006D43E2"/>
    <w:rsid w:val="006D44B2"/>
    <w:rsid w:val="006D5A45"/>
    <w:rsid w:val="006D78D0"/>
    <w:rsid w:val="006E023F"/>
    <w:rsid w:val="006E0B9B"/>
    <w:rsid w:val="006E1820"/>
    <w:rsid w:val="006E1E90"/>
    <w:rsid w:val="006E251E"/>
    <w:rsid w:val="006E4AD5"/>
    <w:rsid w:val="006E6B0E"/>
    <w:rsid w:val="006E6BE4"/>
    <w:rsid w:val="006F1E26"/>
    <w:rsid w:val="006F2222"/>
    <w:rsid w:val="006F2BBF"/>
    <w:rsid w:val="006F36CF"/>
    <w:rsid w:val="006F456E"/>
    <w:rsid w:val="006F4A7B"/>
    <w:rsid w:val="006F4C0E"/>
    <w:rsid w:val="006F55DF"/>
    <w:rsid w:val="006F5FE9"/>
    <w:rsid w:val="006F648F"/>
    <w:rsid w:val="0070045A"/>
    <w:rsid w:val="00702970"/>
    <w:rsid w:val="00702B39"/>
    <w:rsid w:val="0070330D"/>
    <w:rsid w:val="00703AE8"/>
    <w:rsid w:val="007048DB"/>
    <w:rsid w:val="00705E43"/>
    <w:rsid w:val="0070798C"/>
    <w:rsid w:val="00710D13"/>
    <w:rsid w:val="0071102E"/>
    <w:rsid w:val="0071293A"/>
    <w:rsid w:val="00714E05"/>
    <w:rsid w:val="00716163"/>
    <w:rsid w:val="0071765E"/>
    <w:rsid w:val="0071786F"/>
    <w:rsid w:val="00720A05"/>
    <w:rsid w:val="00722201"/>
    <w:rsid w:val="00723B82"/>
    <w:rsid w:val="00724785"/>
    <w:rsid w:val="007256C6"/>
    <w:rsid w:val="00725C4A"/>
    <w:rsid w:val="007275BF"/>
    <w:rsid w:val="007278A1"/>
    <w:rsid w:val="00727D8F"/>
    <w:rsid w:val="007305DD"/>
    <w:rsid w:val="0073108D"/>
    <w:rsid w:val="00734DB8"/>
    <w:rsid w:val="007356CF"/>
    <w:rsid w:val="0073613D"/>
    <w:rsid w:val="00736472"/>
    <w:rsid w:val="0073733F"/>
    <w:rsid w:val="007379AA"/>
    <w:rsid w:val="0074014C"/>
    <w:rsid w:val="00740289"/>
    <w:rsid w:val="00740591"/>
    <w:rsid w:val="0074162D"/>
    <w:rsid w:val="00742AF6"/>
    <w:rsid w:val="0074463B"/>
    <w:rsid w:val="00744ACD"/>
    <w:rsid w:val="00744B3D"/>
    <w:rsid w:val="00745237"/>
    <w:rsid w:val="00745276"/>
    <w:rsid w:val="00746CD3"/>
    <w:rsid w:val="00746F32"/>
    <w:rsid w:val="00752954"/>
    <w:rsid w:val="00752D7D"/>
    <w:rsid w:val="007534BD"/>
    <w:rsid w:val="00754F9F"/>
    <w:rsid w:val="007567A0"/>
    <w:rsid w:val="00756B83"/>
    <w:rsid w:val="00757550"/>
    <w:rsid w:val="00761D89"/>
    <w:rsid w:val="00762140"/>
    <w:rsid w:val="00763BD6"/>
    <w:rsid w:val="00763E31"/>
    <w:rsid w:val="0076443C"/>
    <w:rsid w:val="00764E80"/>
    <w:rsid w:val="00765A48"/>
    <w:rsid w:val="00767416"/>
    <w:rsid w:val="0076746D"/>
    <w:rsid w:val="007711E4"/>
    <w:rsid w:val="0077347D"/>
    <w:rsid w:val="00773E0D"/>
    <w:rsid w:val="0077728B"/>
    <w:rsid w:val="00777470"/>
    <w:rsid w:val="00777743"/>
    <w:rsid w:val="00780439"/>
    <w:rsid w:val="00781085"/>
    <w:rsid w:val="007811D9"/>
    <w:rsid w:val="007818F2"/>
    <w:rsid w:val="00782305"/>
    <w:rsid w:val="00782729"/>
    <w:rsid w:val="00782E81"/>
    <w:rsid w:val="0078357F"/>
    <w:rsid w:val="0078396C"/>
    <w:rsid w:val="00785586"/>
    <w:rsid w:val="00785C5A"/>
    <w:rsid w:val="00785DA7"/>
    <w:rsid w:val="00787E0F"/>
    <w:rsid w:val="00790185"/>
    <w:rsid w:val="0079218F"/>
    <w:rsid w:val="007926ED"/>
    <w:rsid w:val="00792741"/>
    <w:rsid w:val="00793EF9"/>
    <w:rsid w:val="007942A1"/>
    <w:rsid w:val="007946CF"/>
    <w:rsid w:val="007961F2"/>
    <w:rsid w:val="007967CC"/>
    <w:rsid w:val="007A092B"/>
    <w:rsid w:val="007A0967"/>
    <w:rsid w:val="007A14AF"/>
    <w:rsid w:val="007A2A69"/>
    <w:rsid w:val="007A39AD"/>
    <w:rsid w:val="007A4AD8"/>
    <w:rsid w:val="007A4EB9"/>
    <w:rsid w:val="007A6FEB"/>
    <w:rsid w:val="007B07B8"/>
    <w:rsid w:val="007B08A7"/>
    <w:rsid w:val="007B2F9C"/>
    <w:rsid w:val="007B3009"/>
    <w:rsid w:val="007B328A"/>
    <w:rsid w:val="007B3A22"/>
    <w:rsid w:val="007B465C"/>
    <w:rsid w:val="007B59F4"/>
    <w:rsid w:val="007C2004"/>
    <w:rsid w:val="007C269A"/>
    <w:rsid w:val="007C28CD"/>
    <w:rsid w:val="007C2E29"/>
    <w:rsid w:val="007C3077"/>
    <w:rsid w:val="007C3237"/>
    <w:rsid w:val="007C35FA"/>
    <w:rsid w:val="007C36CF"/>
    <w:rsid w:val="007C3DB8"/>
    <w:rsid w:val="007C4AA0"/>
    <w:rsid w:val="007C55ED"/>
    <w:rsid w:val="007C7AFD"/>
    <w:rsid w:val="007D0A2F"/>
    <w:rsid w:val="007D14C7"/>
    <w:rsid w:val="007D2D01"/>
    <w:rsid w:val="007D33AD"/>
    <w:rsid w:val="007D3E7B"/>
    <w:rsid w:val="007D5669"/>
    <w:rsid w:val="007D6CF4"/>
    <w:rsid w:val="007D6DE1"/>
    <w:rsid w:val="007D7753"/>
    <w:rsid w:val="007E28A8"/>
    <w:rsid w:val="007F0724"/>
    <w:rsid w:val="007F0B8E"/>
    <w:rsid w:val="007F1BB2"/>
    <w:rsid w:val="007F36C2"/>
    <w:rsid w:val="007F3A95"/>
    <w:rsid w:val="007F4EAB"/>
    <w:rsid w:val="007F4F3D"/>
    <w:rsid w:val="007F54F5"/>
    <w:rsid w:val="007F6E43"/>
    <w:rsid w:val="007F6F67"/>
    <w:rsid w:val="007F745E"/>
    <w:rsid w:val="007F7547"/>
    <w:rsid w:val="0080128B"/>
    <w:rsid w:val="00802653"/>
    <w:rsid w:val="00802C36"/>
    <w:rsid w:val="00803170"/>
    <w:rsid w:val="00805359"/>
    <w:rsid w:val="008067D1"/>
    <w:rsid w:val="00807D73"/>
    <w:rsid w:val="0081194D"/>
    <w:rsid w:val="00812630"/>
    <w:rsid w:val="00812EBE"/>
    <w:rsid w:val="00813932"/>
    <w:rsid w:val="00813969"/>
    <w:rsid w:val="00813FF0"/>
    <w:rsid w:val="00814669"/>
    <w:rsid w:val="00817B6C"/>
    <w:rsid w:val="00822B01"/>
    <w:rsid w:val="00823D87"/>
    <w:rsid w:val="00823E6F"/>
    <w:rsid w:val="0082594C"/>
    <w:rsid w:val="008259B3"/>
    <w:rsid w:val="00827272"/>
    <w:rsid w:val="008274A4"/>
    <w:rsid w:val="00827594"/>
    <w:rsid w:val="0083116C"/>
    <w:rsid w:val="00832243"/>
    <w:rsid w:val="00833F97"/>
    <w:rsid w:val="00833FE7"/>
    <w:rsid w:val="008342C0"/>
    <w:rsid w:val="00834FBC"/>
    <w:rsid w:val="00835D88"/>
    <w:rsid w:val="00835DE6"/>
    <w:rsid w:val="00836363"/>
    <w:rsid w:val="008405EE"/>
    <w:rsid w:val="00840F9E"/>
    <w:rsid w:val="0084304F"/>
    <w:rsid w:val="00844778"/>
    <w:rsid w:val="00844B2B"/>
    <w:rsid w:val="00844CFC"/>
    <w:rsid w:val="0085057E"/>
    <w:rsid w:val="0085064A"/>
    <w:rsid w:val="00850A08"/>
    <w:rsid w:val="00851E95"/>
    <w:rsid w:val="00852E97"/>
    <w:rsid w:val="00854977"/>
    <w:rsid w:val="00856D41"/>
    <w:rsid w:val="00857948"/>
    <w:rsid w:val="008579D3"/>
    <w:rsid w:val="00860EE2"/>
    <w:rsid w:val="008629DE"/>
    <w:rsid w:val="00862FD9"/>
    <w:rsid w:val="008630BD"/>
    <w:rsid w:val="008630F4"/>
    <w:rsid w:val="008644F6"/>
    <w:rsid w:val="00864FE0"/>
    <w:rsid w:val="0086543B"/>
    <w:rsid w:val="008668C4"/>
    <w:rsid w:val="0087075B"/>
    <w:rsid w:val="00872809"/>
    <w:rsid w:val="008738EC"/>
    <w:rsid w:val="00874537"/>
    <w:rsid w:val="00874D75"/>
    <w:rsid w:val="008810BE"/>
    <w:rsid w:val="008819CA"/>
    <w:rsid w:val="00881E89"/>
    <w:rsid w:val="00885F5F"/>
    <w:rsid w:val="00886942"/>
    <w:rsid w:val="00886E65"/>
    <w:rsid w:val="0088760F"/>
    <w:rsid w:val="00890824"/>
    <w:rsid w:val="00890DF6"/>
    <w:rsid w:val="008910F6"/>
    <w:rsid w:val="0089125B"/>
    <w:rsid w:val="00891D65"/>
    <w:rsid w:val="00895B08"/>
    <w:rsid w:val="00895C41"/>
    <w:rsid w:val="00896B5E"/>
    <w:rsid w:val="00897B1E"/>
    <w:rsid w:val="008A020D"/>
    <w:rsid w:val="008A1A78"/>
    <w:rsid w:val="008A3D7F"/>
    <w:rsid w:val="008A46A1"/>
    <w:rsid w:val="008B020B"/>
    <w:rsid w:val="008B1C09"/>
    <w:rsid w:val="008B2A2F"/>
    <w:rsid w:val="008B3B8D"/>
    <w:rsid w:val="008B41DD"/>
    <w:rsid w:val="008B5061"/>
    <w:rsid w:val="008B5244"/>
    <w:rsid w:val="008B663B"/>
    <w:rsid w:val="008B68E6"/>
    <w:rsid w:val="008B70A6"/>
    <w:rsid w:val="008C035D"/>
    <w:rsid w:val="008C0B2C"/>
    <w:rsid w:val="008C1133"/>
    <w:rsid w:val="008C268C"/>
    <w:rsid w:val="008C28AA"/>
    <w:rsid w:val="008C2E51"/>
    <w:rsid w:val="008C390E"/>
    <w:rsid w:val="008C61D9"/>
    <w:rsid w:val="008C7FA0"/>
    <w:rsid w:val="008D01F4"/>
    <w:rsid w:val="008D0380"/>
    <w:rsid w:val="008D09DD"/>
    <w:rsid w:val="008D0E43"/>
    <w:rsid w:val="008D1B5A"/>
    <w:rsid w:val="008D445B"/>
    <w:rsid w:val="008D5522"/>
    <w:rsid w:val="008E082D"/>
    <w:rsid w:val="008E0E6D"/>
    <w:rsid w:val="008E1F6D"/>
    <w:rsid w:val="008E2B34"/>
    <w:rsid w:val="008E3299"/>
    <w:rsid w:val="008E3AED"/>
    <w:rsid w:val="008E4CB9"/>
    <w:rsid w:val="008E5102"/>
    <w:rsid w:val="008E521D"/>
    <w:rsid w:val="008E5FCF"/>
    <w:rsid w:val="008E7617"/>
    <w:rsid w:val="008F0F6B"/>
    <w:rsid w:val="008F3DA0"/>
    <w:rsid w:val="008F4104"/>
    <w:rsid w:val="008F450F"/>
    <w:rsid w:val="008F555A"/>
    <w:rsid w:val="008F58EB"/>
    <w:rsid w:val="008F6BC1"/>
    <w:rsid w:val="008F73D1"/>
    <w:rsid w:val="008F75B3"/>
    <w:rsid w:val="008F7ACA"/>
    <w:rsid w:val="00900469"/>
    <w:rsid w:val="00900D23"/>
    <w:rsid w:val="0090118E"/>
    <w:rsid w:val="00901900"/>
    <w:rsid w:val="00902AF5"/>
    <w:rsid w:val="009030ED"/>
    <w:rsid w:val="00903896"/>
    <w:rsid w:val="009068ED"/>
    <w:rsid w:val="009075A0"/>
    <w:rsid w:val="0090765C"/>
    <w:rsid w:val="00910D6B"/>
    <w:rsid w:val="00915349"/>
    <w:rsid w:val="009158CC"/>
    <w:rsid w:val="00916166"/>
    <w:rsid w:val="00916CE9"/>
    <w:rsid w:val="00920A40"/>
    <w:rsid w:val="009216C7"/>
    <w:rsid w:val="00922EE0"/>
    <w:rsid w:val="009238D6"/>
    <w:rsid w:val="00923F4F"/>
    <w:rsid w:val="009242CD"/>
    <w:rsid w:val="00924760"/>
    <w:rsid w:val="00927DA2"/>
    <w:rsid w:val="009301DA"/>
    <w:rsid w:val="00931AF2"/>
    <w:rsid w:val="0093306E"/>
    <w:rsid w:val="00933A4F"/>
    <w:rsid w:val="00934F28"/>
    <w:rsid w:val="0093544D"/>
    <w:rsid w:val="0093570C"/>
    <w:rsid w:val="00935F80"/>
    <w:rsid w:val="009376C1"/>
    <w:rsid w:val="009410D7"/>
    <w:rsid w:val="00942308"/>
    <w:rsid w:val="009462DE"/>
    <w:rsid w:val="00946672"/>
    <w:rsid w:val="00947D9D"/>
    <w:rsid w:val="00951E1C"/>
    <w:rsid w:val="00954A60"/>
    <w:rsid w:val="00954F2D"/>
    <w:rsid w:val="00955C65"/>
    <w:rsid w:val="00955D4D"/>
    <w:rsid w:val="00960C59"/>
    <w:rsid w:val="00961572"/>
    <w:rsid w:val="00962898"/>
    <w:rsid w:val="00962C05"/>
    <w:rsid w:val="0096499D"/>
    <w:rsid w:val="00964FB6"/>
    <w:rsid w:val="00965ED7"/>
    <w:rsid w:val="00966254"/>
    <w:rsid w:val="00966816"/>
    <w:rsid w:val="0096769F"/>
    <w:rsid w:val="00970132"/>
    <w:rsid w:val="00971881"/>
    <w:rsid w:val="0097243C"/>
    <w:rsid w:val="00972727"/>
    <w:rsid w:val="0097272B"/>
    <w:rsid w:val="00973590"/>
    <w:rsid w:val="009748D6"/>
    <w:rsid w:val="0097518D"/>
    <w:rsid w:val="009765CF"/>
    <w:rsid w:val="009768E1"/>
    <w:rsid w:val="00976D39"/>
    <w:rsid w:val="009771C5"/>
    <w:rsid w:val="009775DC"/>
    <w:rsid w:val="00980E3F"/>
    <w:rsid w:val="0098222B"/>
    <w:rsid w:val="009839A2"/>
    <w:rsid w:val="00984BD8"/>
    <w:rsid w:val="009853DF"/>
    <w:rsid w:val="00986646"/>
    <w:rsid w:val="009901B4"/>
    <w:rsid w:val="00990815"/>
    <w:rsid w:val="00991AE4"/>
    <w:rsid w:val="00992FA1"/>
    <w:rsid w:val="00993641"/>
    <w:rsid w:val="00993EDF"/>
    <w:rsid w:val="00995215"/>
    <w:rsid w:val="00995925"/>
    <w:rsid w:val="00997F2C"/>
    <w:rsid w:val="009A0459"/>
    <w:rsid w:val="009A1529"/>
    <w:rsid w:val="009A6445"/>
    <w:rsid w:val="009A6D36"/>
    <w:rsid w:val="009B021F"/>
    <w:rsid w:val="009B06BF"/>
    <w:rsid w:val="009B17BB"/>
    <w:rsid w:val="009B23E7"/>
    <w:rsid w:val="009B35CE"/>
    <w:rsid w:val="009B4D1C"/>
    <w:rsid w:val="009B5307"/>
    <w:rsid w:val="009B538B"/>
    <w:rsid w:val="009B58F2"/>
    <w:rsid w:val="009B5AF1"/>
    <w:rsid w:val="009B6AEA"/>
    <w:rsid w:val="009B7F46"/>
    <w:rsid w:val="009C0577"/>
    <w:rsid w:val="009C4B43"/>
    <w:rsid w:val="009C6678"/>
    <w:rsid w:val="009C73D0"/>
    <w:rsid w:val="009C7B9A"/>
    <w:rsid w:val="009D023E"/>
    <w:rsid w:val="009D241B"/>
    <w:rsid w:val="009D3BB8"/>
    <w:rsid w:val="009D3D74"/>
    <w:rsid w:val="009D48A3"/>
    <w:rsid w:val="009D4BD6"/>
    <w:rsid w:val="009D606D"/>
    <w:rsid w:val="009D6DEC"/>
    <w:rsid w:val="009D7324"/>
    <w:rsid w:val="009D7687"/>
    <w:rsid w:val="009E094E"/>
    <w:rsid w:val="009E0C9D"/>
    <w:rsid w:val="009E1811"/>
    <w:rsid w:val="009E1B09"/>
    <w:rsid w:val="009E23BB"/>
    <w:rsid w:val="009E250A"/>
    <w:rsid w:val="009E2F54"/>
    <w:rsid w:val="009E336F"/>
    <w:rsid w:val="009E531D"/>
    <w:rsid w:val="009E574E"/>
    <w:rsid w:val="009E65B2"/>
    <w:rsid w:val="009E675D"/>
    <w:rsid w:val="009F4001"/>
    <w:rsid w:val="009F4DB1"/>
    <w:rsid w:val="009F4FC5"/>
    <w:rsid w:val="009F76C9"/>
    <w:rsid w:val="009F7DF3"/>
    <w:rsid w:val="009F7F95"/>
    <w:rsid w:val="00A01B04"/>
    <w:rsid w:val="00A02192"/>
    <w:rsid w:val="00A023B9"/>
    <w:rsid w:val="00A02615"/>
    <w:rsid w:val="00A02A0A"/>
    <w:rsid w:val="00A05162"/>
    <w:rsid w:val="00A102F3"/>
    <w:rsid w:val="00A10574"/>
    <w:rsid w:val="00A10936"/>
    <w:rsid w:val="00A114DA"/>
    <w:rsid w:val="00A1332E"/>
    <w:rsid w:val="00A1404C"/>
    <w:rsid w:val="00A1405E"/>
    <w:rsid w:val="00A1637E"/>
    <w:rsid w:val="00A16B37"/>
    <w:rsid w:val="00A16B99"/>
    <w:rsid w:val="00A2049B"/>
    <w:rsid w:val="00A21654"/>
    <w:rsid w:val="00A21B30"/>
    <w:rsid w:val="00A22425"/>
    <w:rsid w:val="00A22EA8"/>
    <w:rsid w:val="00A2480D"/>
    <w:rsid w:val="00A26218"/>
    <w:rsid w:val="00A31390"/>
    <w:rsid w:val="00A315F3"/>
    <w:rsid w:val="00A33636"/>
    <w:rsid w:val="00A33B40"/>
    <w:rsid w:val="00A363C9"/>
    <w:rsid w:val="00A36586"/>
    <w:rsid w:val="00A36DC8"/>
    <w:rsid w:val="00A37873"/>
    <w:rsid w:val="00A43184"/>
    <w:rsid w:val="00A43C35"/>
    <w:rsid w:val="00A479BC"/>
    <w:rsid w:val="00A51937"/>
    <w:rsid w:val="00A538A0"/>
    <w:rsid w:val="00A53F8B"/>
    <w:rsid w:val="00A54862"/>
    <w:rsid w:val="00A5518E"/>
    <w:rsid w:val="00A57FDE"/>
    <w:rsid w:val="00A60588"/>
    <w:rsid w:val="00A625C9"/>
    <w:rsid w:val="00A6309E"/>
    <w:rsid w:val="00A651F8"/>
    <w:rsid w:val="00A65D04"/>
    <w:rsid w:val="00A65F76"/>
    <w:rsid w:val="00A66861"/>
    <w:rsid w:val="00A673D0"/>
    <w:rsid w:val="00A70927"/>
    <w:rsid w:val="00A72D78"/>
    <w:rsid w:val="00A741A1"/>
    <w:rsid w:val="00A742A3"/>
    <w:rsid w:val="00A75FC7"/>
    <w:rsid w:val="00A76F27"/>
    <w:rsid w:val="00A772D1"/>
    <w:rsid w:val="00A7731F"/>
    <w:rsid w:val="00A80351"/>
    <w:rsid w:val="00A80BBE"/>
    <w:rsid w:val="00A8167B"/>
    <w:rsid w:val="00A81C68"/>
    <w:rsid w:val="00A83764"/>
    <w:rsid w:val="00A84189"/>
    <w:rsid w:val="00A85082"/>
    <w:rsid w:val="00A850F2"/>
    <w:rsid w:val="00A85A69"/>
    <w:rsid w:val="00A864DC"/>
    <w:rsid w:val="00A87813"/>
    <w:rsid w:val="00A87B50"/>
    <w:rsid w:val="00A91354"/>
    <w:rsid w:val="00A916AC"/>
    <w:rsid w:val="00A920E9"/>
    <w:rsid w:val="00A92112"/>
    <w:rsid w:val="00A93847"/>
    <w:rsid w:val="00A944A7"/>
    <w:rsid w:val="00AA05C7"/>
    <w:rsid w:val="00AA1C24"/>
    <w:rsid w:val="00AA2F4A"/>
    <w:rsid w:val="00AA344B"/>
    <w:rsid w:val="00AA3B7A"/>
    <w:rsid w:val="00AA5AD1"/>
    <w:rsid w:val="00AA6410"/>
    <w:rsid w:val="00AB0C50"/>
    <w:rsid w:val="00AB100C"/>
    <w:rsid w:val="00AB235D"/>
    <w:rsid w:val="00AB2FA6"/>
    <w:rsid w:val="00AB3C33"/>
    <w:rsid w:val="00AB3FB0"/>
    <w:rsid w:val="00AB432F"/>
    <w:rsid w:val="00AB548F"/>
    <w:rsid w:val="00AC0B41"/>
    <w:rsid w:val="00AC2F3C"/>
    <w:rsid w:val="00AC35E0"/>
    <w:rsid w:val="00AC38C0"/>
    <w:rsid w:val="00AC4C8B"/>
    <w:rsid w:val="00AC4FB3"/>
    <w:rsid w:val="00AC5109"/>
    <w:rsid w:val="00AC5894"/>
    <w:rsid w:val="00AC6786"/>
    <w:rsid w:val="00AC6E29"/>
    <w:rsid w:val="00AC780E"/>
    <w:rsid w:val="00AD04B3"/>
    <w:rsid w:val="00AD0D09"/>
    <w:rsid w:val="00AD0ECC"/>
    <w:rsid w:val="00AD37F2"/>
    <w:rsid w:val="00AD3DDF"/>
    <w:rsid w:val="00AD3E4C"/>
    <w:rsid w:val="00AD4789"/>
    <w:rsid w:val="00AD565F"/>
    <w:rsid w:val="00AD586C"/>
    <w:rsid w:val="00AD5AAE"/>
    <w:rsid w:val="00AD697F"/>
    <w:rsid w:val="00AD74C5"/>
    <w:rsid w:val="00AD79FD"/>
    <w:rsid w:val="00AD7F4C"/>
    <w:rsid w:val="00AE033A"/>
    <w:rsid w:val="00AE1547"/>
    <w:rsid w:val="00AE37B2"/>
    <w:rsid w:val="00AE3BB0"/>
    <w:rsid w:val="00AE716E"/>
    <w:rsid w:val="00AF20CD"/>
    <w:rsid w:val="00AF34CF"/>
    <w:rsid w:val="00AF545C"/>
    <w:rsid w:val="00AF5598"/>
    <w:rsid w:val="00AF73F8"/>
    <w:rsid w:val="00AF7462"/>
    <w:rsid w:val="00B0147B"/>
    <w:rsid w:val="00B018CC"/>
    <w:rsid w:val="00B02AAE"/>
    <w:rsid w:val="00B0358A"/>
    <w:rsid w:val="00B03AAC"/>
    <w:rsid w:val="00B03EFF"/>
    <w:rsid w:val="00B043CF"/>
    <w:rsid w:val="00B045FF"/>
    <w:rsid w:val="00B047F8"/>
    <w:rsid w:val="00B05E4B"/>
    <w:rsid w:val="00B06F27"/>
    <w:rsid w:val="00B074F0"/>
    <w:rsid w:val="00B07C3A"/>
    <w:rsid w:val="00B07F7D"/>
    <w:rsid w:val="00B10721"/>
    <w:rsid w:val="00B10FEC"/>
    <w:rsid w:val="00B130E0"/>
    <w:rsid w:val="00B133EC"/>
    <w:rsid w:val="00B13742"/>
    <w:rsid w:val="00B154CA"/>
    <w:rsid w:val="00B16017"/>
    <w:rsid w:val="00B1641C"/>
    <w:rsid w:val="00B16C79"/>
    <w:rsid w:val="00B21BCF"/>
    <w:rsid w:val="00B23FEA"/>
    <w:rsid w:val="00B25035"/>
    <w:rsid w:val="00B25AE6"/>
    <w:rsid w:val="00B26C27"/>
    <w:rsid w:val="00B271CE"/>
    <w:rsid w:val="00B278F8"/>
    <w:rsid w:val="00B31218"/>
    <w:rsid w:val="00B31531"/>
    <w:rsid w:val="00B34077"/>
    <w:rsid w:val="00B34361"/>
    <w:rsid w:val="00B35751"/>
    <w:rsid w:val="00B375E4"/>
    <w:rsid w:val="00B41C59"/>
    <w:rsid w:val="00B41CEA"/>
    <w:rsid w:val="00B43958"/>
    <w:rsid w:val="00B43DA3"/>
    <w:rsid w:val="00B44F8A"/>
    <w:rsid w:val="00B45470"/>
    <w:rsid w:val="00B456D8"/>
    <w:rsid w:val="00B45C2E"/>
    <w:rsid w:val="00B45E8D"/>
    <w:rsid w:val="00B5003D"/>
    <w:rsid w:val="00B52AE1"/>
    <w:rsid w:val="00B539AE"/>
    <w:rsid w:val="00B53AE8"/>
    <w:rsid w:val="00B53D93"/>
    <w:rsid w:val="00B53E65"/>
    <w:rsid w:val="00B55324"/>
    <w:rsid w:val="00B55F68"/>
    <w:rsid w:val="00B60FA3"/>
    <w:rsid w:val="00B620AC"/>
    <w:rsid w:val="00B62CBD"/>
    <w:rsid w:val="00B62EE8"/>
    <w:rsid w:val="00B64C26"/>
    <w:rsid w:val="00B6641D"/>
    <w:rsid w:val="00B729B9"/>
    <w:rsid w:val="00B736B6"/>
    <w:rsid w:val="00B753D1"/>
    <w:rsid w:val="00B76C64"/>
    <w:rsid w:val="00B76FF4"/>
    <w:rsid w:val="00B770DF"/>
    <w:rsid w:val="00B77A0A"/>
    <w:rsid w:val="00B80F3A"/>
    <w:rsid w:val="00B8127F"/>
    <w:rsid w:val="00B81ABB"/>
    <w:rsid w:val="00B8246D"/>
    <w:rsid w:val="00B82BB0"/>
    <w:rsid w:val="00B838C9"/>
    <w:rsid w:val="00B83FED"/>
    <w:rsid w:val="00B84A60"/>
    <w:rsid w:val="00B8617B"/>
    <w:rsid w:val="00B87EEC"/>
    <w:rsid w:val="00B9237B"/>
    <w:rsid w:val="00B932C2"/>
    <w:rsid w:val="00B9397E"/>
    <w:rsid w:val="00B95F00"/>
    <w:rsid w:val="00BA061D"/>
    <w:rsid w:val="00BA089D"/>
    <w:rsid w:val="00BA0950"/>
    <w:rsid w:val="00BA0C53"/>
    <w:rsid w:val="00BA0FCB"/>
    <w:rsid w:val="00BA4016"/>
    <w:rsid w:val="00BA40C6"/>
    <w:rsid w:val="00BA43D5"/>
    <w:rsid w:val="00BA4DA3"/>
    <w:rsid w:val="00BB028A"/>
    <w:rsid w:val="00BB0996"/>
    <w:rsid w:val="00BB11AD"/>
    <w:rsid w:val="00BB29D9"/>
    <w:rsid w:val="00BB3AFC"/>
    <w:rsid w:val="00BB490C"/>
    <w:rsid w:val="00BB5408"/>
    <w:rsid w:val="00BB75B3"/>
    <w:rsid w:val="00BB77A4"/>
    <w:rsid w:val="00BB7855"/>
    <w:rsid w:val="00BC5380"/>
    <w:rsid w:val="00BC5A14"/>
    <w:rsid w:val="00BD0477"/>
    <w:rsid w:val="00BD5150"/>
    <w:rsid w:val="00BD5663"/>
    <w:rsid w:val="00BD64C9"/>
    <w:rsid w:val="00BD67A6"/>
    <w:rsid w:val="00BD71BB"/>
    <w:rsid w:val="00BD7272"/>
    <w:rsid w:val="00BD745C"/>
    <w:rsid w:val="00BE2544"/>
    <w:rsid w:val="00BE2C1E"/>
    <w:rsid w:val="00BE36A8"/>
    <w:rsid w:val="00BE3AD5"/>
    <w:rsid w:val="00BE4962"/>
    <w:rsid w:val="00BE4A38"/>
    <w:rsid w:val="00BE56B3"/>
    <w:rsid w:val="00BE5EA0"/>
    <w:rsid w:val="00BE6CFD"/>
    <w:rsid w:val="00BF03D4"/>
    <w:rsid w:val="00BF17D9"/>
    <w:rsid w:val="00BF28D5"/>
    <w:rsid w:val="00BF29A5"/>
    <w:rsid w:val="00BF2D9D"/>
    <w:rsid w:val="00BF40FA"/>
    <w:rsid w:val="00BF4A94"/>
    <w:rsid w:val="00BF4E90"/>
    <w:rsid w:val="00BF6CB4"/>
    <w:rsid w:val="00C015C6"/>
    <w:rsid w:val="00C0168C"/>
    <w:rsid w:val="00C03028"/>
    <w:rsid w:val="00C03A35"/>
    <w:rsid w:val="00C06AF9"/>
    <w:rsid w:val="00C06CC2"/>
    <w:rsid w:val="00C07D48"/>
    <w:rsid w:val="00C105AD"/>
    <w:rsid w:val="00C11676"/>
    <w:rsid w:val="00C1173C"/>
    <w:rsid w:val="00C126F3"/>
    <w:rsid w:val="00C12C63"/>
    <w:rsid w:val="00C12DAA"/>
    <w:rsid w:val="00C16F83"/>
    <w:rsid w:val="00C20B2E"/>
    <w:rsid w:val="00C21BAF"/>
    <w:rsid w:val="00C2316C"/>
    <w:rsid w:val="00C2670D"/>
    <w:rsid w:val="00C3011F"/>
    <w:rsid w:val="00C30198"/>
    <w:rsid w:val="00C3074E"/>
    <w:rsid w:val="00C330C8"/>
    <w:rsid w:val="00C3373C"/>
    <w:rsid w:val="00C343AC"/>
    <w:rsid w:val="00C3506A"/>
    <w:rsid w:val="00C351D0"/>
    <w:rsid w:val="00C35C6B"/>
    <w:rsid w:val="00C35FC2"/>
    <w:rsid w:val="00C365AA"/>
    <w:rsid w:val="00C37446"/>
    <w:rsid w:val="00C375A1"/>
    <w:rsid w:val="00C413C2"/>
    <w:rsid w:val="00C451A9"/>
    <w:rsid w:val="00C45376"/>
    <w:rsid w:val="00C455B5"/>
    <w:rsid w:val="00C4591B"/>
    <w:rsid w:val="00C45B59"/>
    <w:rsid w:val="00C46198"/>
    <w:rsid w:val="00C463DC"/>
    <w:rsid w:val="00C46D50"/>
    <w:rsid w:val="00C47267"/>
    <w:rsid w:val="00C47B67"/>
    <w:rsid w:val="00C512DB"/>
    <w:rsid w:val="00C512FB"/>
    <w:rsid w:val="00C517E5"/>
    <w:rsid w:val="00C53DA9"/>
    <w:rsid w:val="00C5516E"/>
    <w:rsid w:val="00C55197"/>
    <w:rsid w:val="00C55D23"/>
    <w:rsid w:val="00C60713"/>
    <w:rsid w:val="00C612BF"/>
    <w:rsid w:val="00C62F4D"/>
    <w:rsid w:val="00C62F73"/>
    <w:rsid w:val="00C6537E"/>
    <w:rsid w:val="00C66105"/>
    <w:rsid w:val="00C66B63"/>
    <w:rsid w:val="00C66F8D"/>
    <w:rsid w:val="00C66FAA"/>
    <w:rsid w:val="00C713FC"/>
    <w:rsid w:val="00C724A3"/>
    <w:rsid w:val="00C727CF"/>
    <w:rsid w:val="00C73179"/>
    <w:rsid w:val="00C73246"/>
    <w:rsid w:val="00C73760"/>
    <w:rsid w:val="00C73DC6"/>
    <w:rsid w:val="00C77085"/>
    <w:rsid w:val="00C80D5A"/>
    <w:rsid w:val="00C80D6E"/>
    <w:rsid w:val="00C81E13"/>
    <w:rsid w:val="00C823AD"/>
    <w:rsid w:val="00C82569"/>
    <w:rsid w:val="00C82A4F"/>
    <w:rsid w:val="00C82A84"/>
    <w:rsid w:val="00C83832"/>
    <w:rsid w:val="00C83A31"/>
    <w:rsid w:val="00C83C4E"/>
    <w:rsid w:val="00C8470D"/>
    <w:rsid w:val="00C84AA5"/>
    <w:rsid w:val="00C850CA"/>
    <w:rsid w:val="00C869AB"/>
    <w:rsid w:val="00C871A3"/>
    <w:rsid w:val="00C90798"/>
    <w:rsid w:val="00C909A3"/>
    <w:rsid w:val="00C90B57"/>
    <w:rsid w:val="00C926ED"/>
    <w:rsid w:val="00C92B24"/>
    <w:rsid w:val="00C94A67"/>
    <w:rsid w:val="00C95EBE"/>
    <w:rsid w:val="00C96693"/>
    <w:rsid w:val="00CA06A5"/>
    <w:rsid w:val="00CA10F8"/>
    <w:rsid w:val="00CA1219"/>
    <w:rsid w:val="00CA1779"/>
    <w:rsid w:val="00CA1FE4"/>
    <w:rsid w:val="00CA1FEC"/>
    <w:rsid w:val="00CA3BB5"/>
    <w:rsid w:val="00CA43AF"/>
    <w:rsid w:val="00CA4F92"/>
    <w:rsid w:val="00CA5D83"/>
    <w:rsid w:val="00CA642C"/>
    <w:rsid w:val="00CA6856"/>
    <w:rsid w:val="00CA701A"/>
    <w:rsid w:val="00CA7180"/>
    <w:rsid w:val="00CA79BD"/>
    <w:rsid w:val="00CB044C"/>
    <w:rsid w:val="00CB1B31"/>
    <w:rsid w:val="00CB25BA"/>
    <w:rsid w:val="00CB2EAC"/>
    <w:rsid w:val="00CB34C5"/>
    <w:rsid w:val="00CB4311"/>
    <w:rsid w:val="00CB45BB"/>
    <w:rsid w:val="00CB5914"/>
    <w:rsid w:val="00CB66D0"/>
    <w:rsid w:val="00CC0152"/>
    <w:rsid w:val="00CC091F"/>
    <w:rsid w:val="00CC1FAD"/>
    <w:rsid w:val="00CC4C8F"/>
    <w:rsid w:val="00CC5372"/>
    <w:rsid w:val="00CC609C"/>
    <w:rsid w:val="00CC639C"/>
    <w:rsid w:val="00CC7071"/>
    <w:rsid w:val="00CC763E"/>
    <w:rsid w:val="00CD0E9D"/>
    <w:rsid w:val="00CD22B3"/>
    <w:rsid w:val="00CD3C69"/>
    <w:rsid w:val="00CD66BA"/>
    <w:rsid w:val="00CD689B"/>
    <w:rsid w:val="00CE0FF8"/>
    <w:rsid w:val="00CE118F"/>
    <w:rsid w:val="00CE2171"/>
    <w:rsid w:val="00CE2304"/>
    <w:rsid w:val="00CE2343"/>
    <w:rsid w:val="00CE2C29"/>
    <w:rsid w:val="00CE34A6"/>
    <w:rsid w:val="00CE4739"/>
    <w:rsid w:val="00CE4B44"/>
    <w:rsid w:val="00CE4FCA"/>
    <w:rsid w:val="00CE700B"/>
    <w:rsid w:val="00CF1800"/>
    <w:rsid w:val="00CF2BEB"/>
    <w:rsid w:val="00CF385F"/>
    <w:rsid w:val="00CF5E36"/>
    <w:rsid w:val="00CF784E"/>
    <w:rsid w:val="00CF7B11"/>
    <w:rsid w:val="00D012D0"/>
    <w:rsid w:val="00D02113"/>
    <w:rsid w:val="00D02804"/>
    <w:rsid w:val="00D0287D"/>
    <w:rsid w:val="00D03F87"/>
    <w:rsid w:val="00D04040"/>
    <w:rsid w:val="00D0502F"/>
    <w:rsid w:val="00D0549E"/>
    <w:rsid w:val="00D06D71"/>
    <w:rsid w:val="00D07190"/>
    <w:rsid w:val="00D1060C"/>
    <w:rsid w:val="00D11132"/>
    <w:rsid w:val="00D11770"/>
    <w:rsid w:val="00D150A0"/>
    <w:rsid w:val="00D1587E"/>
    <w:rsid w:val="00D16F52"/>
    <w:rsid w:val="00D20259"/>
    <w:rsid w:val="00D20930"/>
    <w:rsid w:val="00D22340"/>
    <w:rsid w:val="00D22D04"/>
    <w:rsid w:val="00D2359E"/>
    <w:rsid w:val="00D240AA"/>
    <w:rsid w:val="00D24414"/>
    <w:rsid w:val="00D32D3E"/>
    <w:rsid w:val="00D33EA2"/>
    <w:rsid w:val="00D34953"/>
    <w:rsid w:val="00D35552"/>
    <w:rsid w:val="00D35DDD"/>
    <w:rsid w:val="00D40293"/>
    <w:rsid w:val="00D414C0"/>
    <w:rsid w:val="00D42B68"/>
    <w:rsid w:val="00D43079"/>
    <w:rsid w:val="00D431B0"/>
    <w:rsid w:val="00D43B71"/>
    <w:rsid w:val="00D44418"/>
    <w:rsid w:val="00D44A30"/>
    <w:rsid w:val="00D452BB"/>
    <w:rsid w:val="00D46799"/>
    <w:rsid w:val="00D47F94"/>
    <w:rsid w:val="00D502B1"/>
    <w:rsid w:val="00D504CE"/>
    <w:rsid w:val="00D50EFB"/>
    <w:rsid w:val="00D51143"/>
    <w:rsid w:val="00D5149D"/>
    <w:rsid w:val="00D53FA7"/>
    <w:rsid w:val="00D5496B"/>
    <w:rsid w:val="00D5660B"/>
    <w:rsid w:val="00D568F0"/>
    <w:rsid w:val="00D573E7"/>
    <w:rsid w:val="00D57ADD"/>
    <w:rsid w:val="00D61122"/>
    <w:rsid w:val="00D61E4E"/>
    <w:rsid w:val="00D63D35"/>
    <w:rsid w:val="00D6536A"/>
    <w:rsid w:val="00D719F1"/>
    <w:rsid w:val="00D71A84"/>
    <w:rsid w:val="00D71F25"/>
    <w:rsid w:val="00D72CF7"/>
    <w:rsid w:val="00D72F8D"/>
    <w:rsid w:val="00D73962"/>
    <w:rsid w:val="00D73D54"/>
    <w:rsid w:val="00D73F5C"/>
    <w:rsid w:val="00D74754"/>
    <w:rsid w:val="00D74C35"/>
    <w:rsid w:val="00D80243"/>
    <w:rsid w:val="00D806FA"/>
    <w:rsid w:val="00D81D06"/>
    <w:rsid w:val="00D831F7"/>
    <w:rsid w:val="00D83C1D"/>
    <w:rsid w:val="00D84C53"/>
    <w:rsid w:val="00D86039"/>
    <w:rsid w:val="00D86187"/>
    <w:rsid w:val="00D93273"/>
    <w:rsid w:val="00D9391C"/>
    <w:rsid w:val="00D94CBD"/>
    <w:rsid w:val="00D9583D"/>
    <w:rsid w:val="00D97025"/>
    <w:rsid w:val="00DA024F"/>
    <w:rsid w:val="00DA043F"/>
    <w:rsid w:val="00DA0C3C"/>
    <w:rsid w:val="00DA1BC7"/>
    <w:rsid w:val="00DA2147"/>
    <w:rsid w:val="00DA4952"/>
    <w:rsid w:val="00DA5400"/>
    <w:rsid w:val="00DA5F94"/>
    <w:rsid w:val="00DA6562"/>
    <w:rsid w:val="00DA6B54"/>
    <w:rsid w:val="00DA7C8D"/>
    <w:rsid w:val="00DB11FF"/>
    <w:rsid w:val="00DB141A"/>
    <w:rsid w:val="00DB142A"/>
    <w:rsid w:val="00DB237E"/>
    <w:rsid w:val="00DB3202"/>
    <w:rsid w:val="00DB333F"/>
    <w:rsid w:val="00DB33D6"/>
    <w:rsid w:val="00DB3E22"/>
    <w:rsid w:val="00DB5AC5"/>
    <w:rsid w:val="00DB5F9A"/>
    <w:rsid w:val="00DB7702"/>
    <w:rsid w:val="00DC09F9"/>
    <w:rsid w:val="00DC0E49"/>
    <w:rsid w:val="00DC1E15"/>
    <w:rsid w:val="00DC2074"/>
    <w:rsid w:val="00DC3119"/>
    <w:rsid w:val="00DD03A1"/>
    <w:rsid w:val="00DD0B7E"/>
    <w:rsid w:val="00DD15A4"/>
    <w:rsid w:val="00DD1A4B"/>
    <w:rsid w:val="00DD2173"/>
    <w:rsid w:val="00DD2D71"/>
    <w:rsid w:val="00DD38C4"/>
    <w:rsid w:val="00DD3B46"/>
    <w:rsid w:val="00DD42B8"/>
    <w:rsid w:val="00DD4568"/>
    <w:rsid w:val="00DD6BEE"/>
    <w:rsid w:val="00DD79CF"/>
    <w:rsid w:val="00DE2B86"/>
    <w:rsid w:val="00DE3ECD"/>
    <w:rsid w:val="00DE5905"/>
    <w:rsid w:val="00DE60DD"/>
    <w:rsid w:val="00DE74E8"/>
    <w:rsid w:val="00DE79AB"/>
    <w:rsid w:val="00DF17C6"/>
    <w:rsid w:val="00DF19B4"/>
    <w:rsid w:val="00DF3EE5"/>
    <w:rsid w:val="00DF43B6"/>
    <w:rsid w:val="00DF486F"/>
    <w:rsid w:val="00DF4EA2"/>
    <w:rsid w:val="00DF5A50"/>
    <w:rsid w:val="00DF5FDB"/>
    <w:rsid w:val="00DF6156"/>
    <w:rsid w:val="00DF7FC8"/>
    <w:rsid w:val="00E00139"/>
    <w:rsid w:val="00E001E7"/>
    <w:rsid w:val="00E00A08"/>
    <w:rsid w:val="00E012BF"/>
    <w:rsid w:val="00E016EA"/>
    <w:rsid w:val="00E03076"/>
    <w:rsid w:val="00E0345F"/>
    <w:rsid w:val="00E03596"/>
    <w:rsid w:val="00E03C52"/>
    <w:rsid w:val="00E0549D"/>
    <w:rsid w:val="00E06D34"/>
    <w:rsid w:val="00E103AA"/>
    <w:rsid w:val="00E11421"/>
    <w:rsid w:val="00E11AEE"/>
    <w:rsid w:val="00E128CA"/>
    <w:rsid w:val="00E12DD7"/>
    <w:rsid w:val="00E12E15"/>
    <w:rsid w:val="00E13807"/>
    <w:rsid w:val="00E14E46"/>
    <w:rsid w:val="00E14F00"/>
    <w:rsid w:val="00E15280"/>
    <w:rsid w:val="00E17AAF"/>
    <w:rsid w:val="00E20053"/>
    <w:rsid w:val="00E21421"/>
    <w:rsid w:val="00E23661"/>
    <w:rsid w:val="00E26BC5"/>
    <w:rsid w:val="00E27042"/>
    <w:rsid w:val="00E30C44"/>
    <w:rsid w:val="00E317C3"/>
    <w:rsid w:val="00E31FF0"/>
    <w:rsid w:val="00E32D02"/>
    <w:rsid w:val="00E34D5B"/>
    <w:rsid w:val="00E3606A"/>
    <w:rsid w:val="00E36C80"/>
    <w:rsid w:val="00E37A54"/>
    <w:rsid w:val="00E37F40"/>
    <w:rsid w:val="00E4171E"/>
    <w:rsid w:val="00E417C3"/>
    <w:rsid w:val="00E42607"/>
    <w:rsid w:val="00E42AB0"/>
    <w:rsid w:val="00E42C2F"/>
    <w:rsid w:val="00E449BD"/>
    <w:rsid w:val="00E4639F"/>
    <w:rsid w:val="00E467B9"/>
    <w:rsid w:val="00E46B40"/>
    <w:rsid w:val="00E46C43"/>
    <w:rsid w:val="00E51F5D"/>
    <w:rsid w:val="00E52889"/>
    <w:rsid w:val="00E535DD"/>
    <w:rsid w:val="00E5365D"/>
    <w:rsid w:val="00E536DF"/>
    <w:rsid w:val="00E539F0"/>
    <w:rsid w:val="00E563C5"/>
    <w:rsid w:val="00E60429"/>
    <w:rsid w:val="00E60CA0"/>
    <w:rsid w:val="00E61E05"/>
    <w:rsid w:val="00E61FAE"/>
    <w:rsid w:val="00E634A4"/>
    <w:rsid w:val="00E63555"/>
    <w:rsid w:val="00E63652"/>
    <w:rsid w:val="00E65A6C"/>
    <w:rsid w:val="00E6672F"/>
    <w:rsid w:val="00E6746D"/>
    <w:rsid w:val="00E70B3C"/>
    <w:rsid w:val="00E74092"/>
    <w:rsid w:val="00E757E3"/>
    <w:rsid w:val="00E8079B"/>
    <w:rsid w:val="00E817D8"/>
    <w:rsid w:val="00E83788"/>
    <w:rsid w:val="00E8615C"/>
    <w:rsid w:val="00E86D66"/>
    <w:rsid w:val="00E94A5E"/>
    <w:rsid w:val="00E95B6A"/>
    <w:rsid w:val="00EA0CF8"/>
    <w:rsid w:val="00EA13CB"/>
    <w:rsid w:val="00EA16D6"/>
    <w:rsid w:val="00EA20A9"/>
    <w:rsid w:val="00EA26CA"/>
    <w:rsid w:val="00EA2FE8"/>
    <w:rsid w:val="00EA5F85"/>
    <w:rsid w:val="00EA77C7"/>
    <w:rsid w:val="00EB19B3"/>
    <w:rsid w:val="00EB1A96"/>
    <w:rsid w:val="00EB1C71"/>
    <w:rsid w:val="00EB20BB"/>
    <w:rsid w:val="00EB429E"/>
    <w:rsid w:val="00EB42BB"/>
    <w:rsid w:val="00EB4856"/>
    <w:rsid w:val="00EB4A2B"/>
    <w:rsid w:val="00EB4BBF"/>
    <w:rsid w:val="00EB65DD"/>
    <w:rsid w:val="00EB7336"/>
    <w:rsid w:val="00EC0A41"/>
    <w:rsid w:val="00EC175D"/>
    <w:rsid w:val="00EC1FDD"/>
    <w:rsid w:val="00EC23C6"/>
    <w:rsid w:val="00EC27F7"/>
    <w:rsid w:val="00EC2C1E"/>
    <w:rsid w:val="00EC4365"/>
    <w:rsid w:val="00EC7407"/>
    <w:rsid w:val="00EC7523"/>
    <w:rsid w:val="00ED00B7"/>
    <w:rsid w:val="00ED0E5F"/>
    <w:rsid w:val="00ED15EB"/>
    <w:rsid w:val="00ED3E42"/>
    <w:rsid w:val="00ED4449"/>
    <w:rsid w:val="00ED4CB7"/>
    <w:rsid w:val="00ED54DB"/>
    <w:rsid w:val="00ED61A5"/>
    <w:rsid w:val="00ED7A8B"/>
    <w:rsid w:val="00EE20C5"/>
    <w:rsid w:val="00EE2467"/>
    <w:rsid w:val="00EE265D"/>
    <w:rsid w:val="00EE3E02"/>
    <w:rsid w:val="00EE40EB"/>
    <w:rsid w:val="00EE4641"/>
    <w:rsid w:val="00EE4A8C"/>
    <w:rsid w:val="00EE6336"/>
    <w:rsid w:val="00EE7F4B"/>
    <w:rsid w:val="00EF2428"/>
    <w:rsid w:val="00EF4035"/>
    <w:rsid w:val="00EF43F5"/>
    <w:rsid w:val="00EF4C36"/>
    <w:rsid w:val="00EF538F"/>
    <w:rsid w:val="00EF6469"/>
    <w:rsid w:val="00EF6585"/>
    <w:rsid w:val="00EF6A7D"/>
    <w:rsid w:val="00F00FC3"/>
    <w:rsid w:val="00F0172E"/>
    <w:rsid w:val="00F01F05"/>
    <w:rsid w:val="00F022AF"/>
    <w:rsid w:val="00F02956"/>
    <w:rsid w:val="00F02C0B"/>
    <w:rsid w:val="00F02F25"/>
    <w:rsid w:val="00F0476B"/>
    <w:rsid w:val="00F04DBE"/>
    <w:rsid w:val="00F06ACE"/>
    <w:rsid w:val="00F07B85"/>
    <w:rsid w:val="00F10926"/>
    <w:rsid w:val="00F10941"/>
    <w:rsid w:val="00F112A0"/>
    <w:rsid w:val="00F11BB6"/>
    <w:rsid w:val="00F1211D"/>
    <w:rsid w:val="00F141F3"/>
    <w:rsid w:val="00F1446D"/>
    <w:rsid w:val="00F1485C"/>
    <w:rsid w:val="00F1570F"/>
    <w:rsid w:val="00F15817"/>
    <w:rsid w:val="00F15C95"/>
    <w:rsid w:val="00F161E7"/>
    <w:rsid w:val="00F1663D"/>
    <w:rsid w:val="00F16947"/>
    <w:rsid w:val="00F16EE4"/>
    <w:rsid w:val="00F21428"/>
    <w:rsid w:val="00F225E9"/>
    <w:rsid w:val="00F23531"/>
    <w:rsid w:val="00F23651"/>
    <w:rsid w:val="00F2365B"/>
    <w:rsid w:val="00F2386F"/>
    <w:rsid w:val="00F2561E"/>
    <w:rsid w:val="00F262A2"/>
    <w:rsid w:val="00F26CDC"/>
    <w:rsid w:val="00F27B94"/>
    <w:rsid w:val="00F310AF"/>
    <w:rsid w:val="00F31C1D"/>
    <w:rsid w:val="00F32C75"/>
    <w:rsid w:val="00F331C4"/>
    <w:rsid w:val="00F338FC"/>
    <w:rsid w:val="00F346A6"/>
    <w:rsid w:val="00F3569D"/>
    <w:rsid w:val="00F363C4"/>
    <w:rsid w:val="00F3666D"/>
    <w:rsid w:val="00F36E1C"/>
    <w:rsid w:val="00F37EF5"/>
    <w:rsid w:val="00F4038F"/>
    <w:rsid w:val="00F4139E"/>
    <w:rsid w:val="00F42E12"/>
    <w:rsid w:val="00F42F2F"/>
    <w:rsid w:val="00F441FB"/>
    <w:rsid w:val="00F44837"/>
    <w:rsid w:val="00F46588"/>
    <w:rsid w:val="00F467AA"/>
    <w:rsid w:val="00F4681C"/>
    <w:rsid w:val="00F47A09"/>
    <w:rsid w:val="00F50C16"/>
    <w:rsid w:val="00F52076"/>
    <w:rsid w:val="00F53022"/>
    <w:rsid w:val="00F538D1"/>
    <w:rsid w:val="00F549F4"/>
    <w:rsid w:val="00F5577D"/>
    <w:rsid w:val="00F563DD"/>
    <w:rsid w:val="00F5750F"/>
    <w:rsid w:val="00F57713"/>
    <w:rsid w:val="00F57B97"/>
    <w:rsid w:val="00F6099E"/>
    <w:rsid w:val="00F610D9"/>
    <w:rsid w:val="00F61F1C"/>
    <w:rsid w:val="00F623D4"/>
    <w:rsid w:val="00F62549"/>
    <w:rsid w:val="00F62DD8"/>
    <w:rsid w:val="00F63375"/>
    <w:rsid w:val="00F640C5"/>
    <w:rsid w:val="00F64BEC"/>
    <w:rsid w:val="00F65771"/>
    <w:rsid w:val="00F66998"/>
    <w:rsid w:val="00F70BB6"/>
    <w:rsid w:val="00F71292"/>
    <w:rsid w:val="00F7207D"/>
    <w:rsid w:val="00F72C58"/>
    <w:rsid w:val="00F74F50"/>
    <w:rsid w:val="00F74FBB"/>
    <w:rsid w:val="00F751A7"/>
    <w:rsid w:val="00F77A0E"/>
    <w:rsid w:val="00F77C9D"/>
    <w:rsid w:val="00F8040D"/>
    <w:rsid w:val="00F80DB9"/>
    <w:rsid w:val="00F80F4B"/>
    <w:rsid w:val="00F81246"/>
    <w:rsid w:val="00F82D7D"/>
    <w:rsid w:val="00F83986"/>
    <w:rsid w:val="00F847CA"/>
    <w:rsid w:val="00F855B3"/>
    <w:rsid w:val="00F90C26"/>
    <w:rsid w:val="00F92C19"/>
    <w:rsid w:val="00F932D4"/>
    <w:rsid w:val="00F9555C"/>
    <w:rsid w:val="00F95789"/>
    <w:rsid w:val="00F95E77"/>
    <w:rsid w:val="00F96AE2"/>
    <w:rsid w:val="00F977EA"/>
    <w:rsid w:val="00FA0BE6"/>
    <w:rsid w:val="00FA1D47"/>
    <w:rsid w:val="00FA264F"/>
    <w:rsid w:val="00FA2665"/>
    <w:rsid w:val="00FA2872"/>
    <w:rsid w:val="00FA39F4"/>
    <w:rsid w:val="00FA54B8"/>
    <w:rsid w:val="00FA55D2"/>
    <w:rsid w:val="00FA69AC"/>
    <w:rsid w:val="00FA7108"/>
    <w:rsid w:val="00FA7B93"/>
    <w:rsid w:val="00FB0C8D"/>
    <w:rsid w:val="00FB1504"/>
    <w:rsid w:val="00FB1FF6"/>
    <w:rsid w:val="00FB202F"/>
    <w:rsid w:val="00FB3F1C"/>
    <w:rsid w:val="00FB75AA"/>
    <w:rsid w:val="00FC0311"/>
    <w:rsid w:val="00FC0D7D"/>
    <w:rsid w:val="00FC1491"/>
    <w:rsid w:val="00FC2AF4"/>
    <w:rsid w:val="00FC3CCC"/>
    <w:rsid w:val="00FC4151"/>
    <w:rsid w:val="00FC636D"/>
    <w:rsid w:val="00FC6383"/>
    <w:rsid w:val="00FD04EE"/>
    <w:rsid w:val="00FD462C"/>
    <w:rsid w:val="00FD4F67"/>
    <w:rsid w:val="00FD55CC"/>
    <w:rsid w:val="00FD6694"/>
    <w:rsid w:val="00FD6AAB"/>
    <w:rsid w:val="00FD713D"/>
    <w:rsid w:val="00FD782D"/>
    <w:rsid w:val="00FE085F"/>
    <w:rsid w:val="00FE104D"/>
    <w:rsid w:val="00FE1080"/>
    <w:rsid w:val="00FE1BBA"/>
    <w:rsid w:val="00FE1DEC"/>
    <w:rsid w:val="00FE3005"/>
    <w:rsid w:val="00FE49B9"/>
    <w:rsid w:val="00FE63B1"/>
    <w:rsid w:val="00FE6581"/>
    <w:rsid w:val="00FF0383"/>
    <w:rsid w:val="00FF0FA7"/>
    <w:rsid w:val="00FF18A4"/>
    <w:rsid w:val="00FF1D5E"/>
    <w:rsid w:val="00FF2002"/>
    <w:rsid w:val="00FF21E1"/>
    <w:rsid w:val="00FF29B7"/>
    <w:rsid w:val="00FF3322"/>
    <w:rsid w:val="00FF34E5"/>
    <w:rsid w:val="00FF46F1"/>
    <w:rsid w:val="00FF516D"/>
    <w:rsid w:val="00FF51D1"/>
    <w:rsid w:val="00FF56E9"/>
    <w:rsid w:val="00FF666B"/>
    <w:rsid w:val="00FF66E1"/>
    <w:rsid w:val="00FF6DD7"/>
    <w:rsid w:val="00FF7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AB8624"/>
  <w15:chartTrackingRefBased/>
  <w15:docId w15:val="{DC21A166-4D41-41D2-8062-C5CAD41BE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RW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311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311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11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11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11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11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11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11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11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311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311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11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11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11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11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11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11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11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311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11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311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311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311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311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311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311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311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311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3116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F71292"/>
    <w:pPr>
      <w:tabs>
        <w:tab w:val="left" w:pos="384"/>
      </w:tabs>
      <w:spacing w:after="0" w:line="240" w:lineRule="auto"/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07475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14E46"/>
    <w:rPr>
      <w:color w:val="666666"/>
    </w:rPr>
  </w:style>
  <w:style w:type="paragraph" w:styleId="Header">
    <w:name w:val="header"/>
    <w:basedOn w:val="Normal"/>
    <w:link w:val="HeaderChar"/>
    <w:uiPriority w:val="99"/>
    <w:unhideWhenUsed/>
    <w:rsid w:val="00F42F2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2F2F"/>
  </w:style>
  <w:style w:type="paragraph" w:styleId="Footer">
    <w:name w:val="footer"/>
    <w:basedOn w:val="Normal"/>
    <w:link w:val="FooterChar"/>
    <w:uiPriority w:val="99"/>
    <w:unhideWhenUsed/>
    <w:rsid w:val="00F42F2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2F2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105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012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02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361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49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76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00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443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4130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395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1649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81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26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626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96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335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142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079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442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02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194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22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400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91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0368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97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393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092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420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16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68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18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42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862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8378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863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566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325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38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5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76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0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6562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4454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3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369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2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03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44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61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71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91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60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495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487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5608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140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981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8659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027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7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3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2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8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0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72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37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590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746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1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90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5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0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408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68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776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177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0860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95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4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28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96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755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0828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738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90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43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01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19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59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26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192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432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9FF9C-5D0C-427C-86A5-7C5BBDDF2A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52</TotalTime>
  <Pages>19</Pages>
  <Words>4067</Words>
  <Characters>23187</Characters>
  <Application>Microsoft Office Word</Application>
  <DocSecurity>0</DocSecurity>
  <Lines>193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2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chofon Tagha Ghogomu</dc:creator>
  <cp:keywords/>
  <dc:description/>
  <cp:lastModifiedBy>Nchofon Tagha Ghogomu</cp:lastModifiedBy>
  <cp:revision>594</cp:revision>
  <cp:lastPrinted>2024-11-19T21:33:00Z</cp:lastPrinted>
  <dcterms:created xsi:type="dcterms:W3CDTF">2024-11-15T18:34:00Z</dcterms:created>
  <dcterms:modified xsi:type="dcterms:W3CDTF">2024-12-06T21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NVP9lNI2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